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03DE9E7F"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 </w:instrText>
      </w:r>
      <w:r w:rsidR="005D2ABA"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DATA </w:instrText>
      </w:r>
      <w:r w:rsidR="005D2ABA" w:rsidRPr="0098412A">
        <w:rPr>
          <w:bCs/>
        </w:rPr>
      </w:r>
      <w:r w:rsidR="005D2ABA" w:rsidRPr="0098412A">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5D2ABA">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3CAFCFA0"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 </w:instrText>
      </w:r>
      <w:r w:rsidR="005D2ABA"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DATA </w:instrText>
      </w:r>
      <w:r w:rsidR="005D2ABA" w:rsidRPr="0098412A">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 xml:space="preserve">has also been identified in AMR literature </w:t>
      </w:r>
      <w:r w:rsidR="00775151" w:rsidRPr="0098412A">
        <w:fldChar w:fldCharType="begin"/>
      </w:r>
      <w:r w:rsidR="005D2ABA" w:rsidRPr="0098412A">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 </w:instrText>
      </w:r>
      <w:r w:rsidR="005D2ABA">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DATA </w:instrText>
      </w:r>
      <w:r w:rsidR="005D2ABA">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substantial interventions into highly complex and poorly understood systems as part of a “precautionary principle” based approach</w:t>
      </w:r>
      <w:r w:rsidR="00CD09DF">
        <w:t xml:space="preserve"> </w:t>
      </w:r>
      <w:r w:rsidR="00775151" w:rsidRPr="0098412A">
        <w:fldChar w:fldCharType="begin"/>
      </w:r>
      <w:r w:rsidR="005D2ABA" w:rsidRPr="0098412A">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5D2ABA">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5D2ABA">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5979DD0E"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5D2ABA">
        <w:instrText xml:space="preserve"> ADDIN EN.CITE &lt;EndNote&gt;&lt;Cite&gt;&lt;Author&gt;Niewiadomska&lt;/Author&gt;&lt;Year&gt;2019&lt;/Year&gt;&lt;RecNum&gt;13&lt;/RecNum&gt;&lt;DisplayText&gt;(11)&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 </w:instrText>
      </w:r>
      <w:r w:rsidR="00646CC9">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DATA </w:instrText>
      </w:r>
      <w:r w:rsidR="00646CC9">
        <w:fldChar w:fldCharType="end"/>
      </w:r>
      <w:r w:rsidR="00250542">
        <w:fldChar w:fldCharType="separate"/>
      </w:r>
      <w:r w:rsidR="005D2ABA">
        <w:rPr>
          <w:noProof/>
        </w:rPr>
        <w:t>(12-17)</w:t>
      </w:r>
      <w:r w:rsidR="00250542">
        <w:fldChar w:fldCharType="end"/>
      </w:r>
      <w:r w:rsidR="00135359">
        <w:t>. Nevertheless</w:t>
      </w:r>
      <w:r>
        <w:t xml:space="preserve">, a significant number of </w:t>
      </w:r>
      <w:r>
        <w:lastRenderedPageBreak/>
        <w:t>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496CF1">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62A29E89"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96CF1">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34B73497" w:rsidR="008D5DB0" w:rsidRPr="00700145" w:rsidRDefault="005A67B5" w:rsidP="00713317">
      <w:pPr>
        <w:pStyle w:val="NoSpacing"/>
        <w:spacing w:line="360" w:lineRule="auto"/>
        <w:jc w:val="center"/>
      </w:pPr>
      <w:r>
        <w:rPr>
          <w:noProof/>
          <w:lang w:eastAsia="en-GB"/>
        </w:rPr>
        <w:drawing>
          <wp:inline distT="0" distB="0" distL="0" distR="0" wp14:anchorId="65C27726" wp14:editId="77AA5247">
            <wp:extent cx="5629910" cy="4761278"/>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5044" cy="4774077"/>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can be found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19AF6713" w:rsidR="00C95575" w:rsidRDefault="008D5DB0" w:rsidP="008D5DB0">
      <w:pPr>
        <w:pStyle w:val="NoSpacing"/>
        <w:spacing w:line="360" w:lineRule="auto"/>
        <w:jc w:val="both"/>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0"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0"/>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generalised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53258E4C"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5D2ABA">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496CF1">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A3EA051"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w:t>
      </w:r>
      <w:r w:rsidR="00395FA4">
        <w:rPr>
          <w:rFonts w:eastAsiaTheme="minorEastAsia" w:cstheme="minorHAnsi"/>
          <w:iCs/>
        </w:rPr>
        <w:lastRenderedPageBreak/>
        <w:t xml:space="preserve">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as directly calculated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1BA6EC0C"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relatively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F1415A">
        <w:rPr>
          <w:rFonts w:eastAsiaTheme="minorEastAsia" w:cstheme="minorHAnsi"/>
          <w:bCs/>
          <w:iCs/>
        </w:rPr>
        <w:t>7</w:t>
      </w:r>
      <w:r w:rsidR="0019711E" w:rsidRPr="0098412A">
        <w:rPr>
          <w:rFonts w:eastAsiaTheme="minorEastAsia" w:cstheme="minorHAnsi"/>
          <w:bCs/>
          <w:iCs/>
        </w:rPr>
        <w:t>-</w:t>
      </w:r>
      <w:r w:rsidR="00F1415A">
        <w:rPr>
          <w:rFonts w:eastAsiaTheme="minorEastAsia" w:cstheme="minorHAnsi"/>
          <w:bCs/>
          <w:iCs/>
        </w:rPr>
        <w:t>8</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365A156"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96CF1">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1D91FEAE" w14:textId="0E52BF7E" w:rsidR="002D2392" w:rsidRPr="002D2392" w:rsidRDefault="000D2A47" w:rsidP="002D2392">
      <w:pPr>
        <w:pStyle w:val="NoSpacing"/>
        <w:spacing w:line="360" w:lineRule="auto"/>
        <w:jc w:val="both"/>
        <w:rPr>
          <w:rFonts w:eastAsiaTheme="minorEastAsia"/>
          <w:iCs/>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 </w:t>
      </w:r>
      <w:r w:rsidR="00B9105F" w:rsidRPr="0098412A">
        <w:rPr>
          <w:rFonts w:cstheme="minorHAnsi"/>
        </w:rPr>
        <w:t xml:space="preserve"> </w:t>
      </w:r>
      <w:r w:rsidR="00F115B2"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2D2392" w:rsidRPr="003C4859">
        <w:rPr>
          <w:rFonts w:cstheme="minorHAnsi"/>
        </w:rPr>
        <w:t xml:space="preserve">2018 </w:t>
      </w:r>
      <w:r w:rsidR="00646CC9"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bCs/>
        </w:rPr>
        <w:instrText xml:space="preserve"> ADDIN EN.CITE </w:instrText>
      </w:r>
      <w:r w:rsidR="00496CF1">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bCs/>
        </w:rPr>
        <w:instrText xml:space="preserve"> ADDIN EN.CITE.DATA </w:instrText>
      </w:r>
      <w:r w:rsidR="00496CF1">
        <w:rPr>
          <w:bCs/>
        </w:rPr>
      </w:r>
      <w:r w:rsidR="00496CF1">
        <w:rPr>
          <w:bCs/>
        </w:rPr>
        <w:fldChar w:fldCharType="end"/>
      </w:r>
      <w:r w:rsidR="00646CC9" w:rsidRPr="003C4859">
        <w:rPr>
          <w:bCs/>
        </w:rPr>
      </w:r>
      <w:r w:rsidR="00646CC9" w:rsidRPr="003C4859">
        <w:rPr>
          <w:bCs/>
        </w:rPr>
        <w:fldChar w:fldCharType="separate"/>
      </w:r>
      <w:r w:rsidR="00496CF1">
        <w:rPr>
          <w:bCs/>
          <w:noProof/>
        </w:rPr>
        <w:t>(22-27)</w:t>
      </w:r>
      <w:r w:rsidR="00646CC9" w:rsidRPr="003C4859">
        <w:rPr>
          <w:bCs/>
        </w:rPr>
        <w:fldChar w:fldCharType="end"/>
      </w:r>
      <w:r w:rsidR="002D2392" w:rsidRPr="003C4859">
        <w:t xml:space="preserve"> (Figure 2)</w:t>
      </w:r>
      <w:r w:rsidR="002D2392" w:rsidRPr="003C4859">
        <w:rPr>
          <w:rFonts w:cstheme="minorHAnsi"/>
        </w:rPr>
        <w:t>.</w:t>
      </w:r>
      <w:r w:rsidR="002D2392">
        <w:rPr>
          <w:rFonts w:cstheme="minorHAnsi"/>
        </w:rPr>
        <w:t xml:space="preserve"> </w:t>
      </w:r>
    </w:p>
    <w:p w14:paraId="0A120A92" w14:textId="0F343274" w:rsidR="00F115B2" w:rsidRDefault="00F115B2" w:rsidP="00C02277">
      <w:pPr>
        <w:pStyle w:val="NoSpacing"/>
        <w:spacing w:line="360" w:lineRule="auto"/>
        <w:jc w:val="both"/>
      </w:pP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r w:rsidRPr="005D6A84">
        <w:rPr>
          <w:rFonts w:cstheme="minorHAnsi"/>
          <w:noProof/>
          <w:lang w:eastAsia="en-GB"/>
        </w:rPr>
        <w:lastRenderedPageBreak/>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1BE9D0EA" w:rsidR="008B1C3F" w:rsidRDefault="00395FA4" w:rsidP="008D5DB0">
      <w:pPr>
        <w:pStyle w:val="NoSpacing"/>
        <w:spacing w:line="360" w:lineRule="auto"/>
        <w:jc w:val="both"/>
        <w:rPr>
          <w:rFonts w:cstheme="minorHAnsi"/>
        </w:rPr>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997025">
        <w:instrText xml:space="preserve"> ADDIN EN.CITE </w:instrText>
      </w:r>
      <w:r w:rsidR="00997025">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997025">
        <w:instrText xml:space="preserve"> ADDIN EN.CITE.DATA </w:instrText>
      </w:r>
      <w:r w:rsidR="00997025">
        <w:fldChar w:fldCharType="end"/>
      </w:r>
      <w:r w:rsidR="00623789">
        <w:fldChar w:fldCharType="separate"/>
      </w:r>
      <w:r w:rsidR="00997025">
        <w:rPr>
          <w:noProof/>
        </w:rPr>
        <w:t>(28-33)</w:t>
      </w:r>
      <w:r w:rsidR="00623789">
        <w:fldChar w:fldCharType="end"/>
      </w:r>
      <w:r>
        <w:t>. We justify exploring the relationship between sales/usage and resistance</w:t>
      </w:r>
      <w:r w:rsidR="00731899">
        <w:t xml:space="preserve"> for these four case studies as the basis for the model fitting and parameterisation in this study</w:t>
      </w:r>
      <w:r w:rsidR="000C4FDF">
        <w:t>,</w:t>
      </w:r>
      <w:r>
        <w:t xml:space="preserve"> due to the obser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lastRenderedPageBreak/>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68BB9391"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E5PC9ZZWFyPjxSZWNOdW0+MjIyPC9SZWNOdW0+PHJlY29yZD48cmVjLW51bWJlcj4yMjI8
L3JlYy1udW1iZXI+PGZvcmVpZ24ta2V5cz48a2V5IGFwcD0iRU4iIGRiLWlkPSJmc3RzMjJheDVy
eHJwNmVhNTlpcHdwcDY5dHMwZTBmdDlldHgiIHRpbWVzdGFtcD0iMTYzNTE3MDExMyI+MjIy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c8L3RpdGxlPjwvdGl0bGVzPjxlZGl0aW9uPkVNQS8yOTQ2NzQvMjAxOTwvZWRp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ODwvdGl0bGU+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Q8L3RpdGxlPjxzZWNvbmRhcnktdGl0bGU+RUZTQSBq
b3VybmFsPC9zZWNvbmRhcnktdGl0bGU+PC90aXRsZXM+PHBlcmlvZGljYWw+PGZ1bGwtdGl0bGU+
RUZTYSBKb3VybmFsPC9mdWxsLXRpdGxlPjwvcGVyaW9kaWNhbD48cGFnZXM+NDM4MDwvcGFnZXM+
PHZvbHVtZT4xNDwvdm9sdW1lPjxudW1iZXI+MjwvbnVtYmVyPjxkYXRlcz48eWVhcj4yMDE2PC95
ZWFyPjwvZGF0ZXM+PGlzYm4+MTgzMS00NzMyPC9pc2JuPjx1cmxzPjwvdXJscz48L3JlY29yZD48
L0NpdGU+PENpdGU+PEF1dGhvcj5BdXRob3JpdHk8L0F1dGhvcj48WWVhcj4yMDE3PC9ZZWFyPjxS
ZWNOdW0+MjE2PC9SZWNOdW0+PHJlY29yZD48cmVjLW51bWJlcj4yMTY8L3JlYy1udW1iZXI+PGZv
cmVpZ24ta2V5cz48a2V5IGFwcD0iRU4iIGRiLWlkPSJmc3RzMjJheDVyeHJwNmVhNTlpcHdwcDY5
dHMwZTBmdDlldHgiIHRpbWVzdGFtcD0iMTYzNTE2OTU1MyI+MjE2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1PC90aXRsZT48c2Vjb25kYXJ5LXRpdGxlPkVG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TdW1tYXJ5IFJl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=
</w:fldData>
        </w:fldChar>
      </w:r>
      <w:r w:rsidR="00997025">
        <w:rPr>
          <w:rFonts w:cstheme="minorHAnsi"/>
          <w:bCs/>
        </w:rPr>
        <w:instrText xml:space="preserve"> ADDIN EN.CITE </w:instrText>
      </w:r>
      <w:r w:rsidR="00997025">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E5PC9ZZWFyPjxSZWNOdW0+MjIyPC9SZWNOdW0+PHJlY29yZD48cmVjLW51bWJlcj4yMjI8
L3JlYy1udW1iZXI+PGZvcmVpZ24ta2V5cz48a2V5IGFwcD0iRU4iIGRiLWlkPSJmc3RzMjJheDVy
eHJwNmVhNTlpcHdwcDY5dHMwZTBmdDlldHgiIHRpbWVzdGFtcD0iMTYzNTE3MDExMyI+MjIy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c8L3RpdGxlPjwvdGl0bGVzPjxlZGl0aW9uPkVNQS8yOTQ2NzQvMjAxOTwvZWRp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ODwvdGl0bGU+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Q8L3RpdGxlPjxzZWNvbmRhcnktdGl0bGU+RUZTQSBq
b3VybmFsPC9zZWNvbmRhcnktdGl0bGU+PC90aXRsZXM+PHBlcmlvZGljYWw+PGZ1bGwtdGl0bGU+
RUZTYSBKb3VybmFsPC9mdWxsLXRpdGxlPjwvcGVyaW9kaWNhbD48cGFnZXM+NDM4MDwvcGFnZXM+
PHZvbHVtZT4xNDwvdm9sdW1lPjxudW1iZXI+MjwvbnVtYmVyPjxkYXRlcz48eWVhcj4yMDE2PC95
ZWFyPjwvZGF0ZXM+PGlzYm4+MTgzMS00NzMyPC9pc2JuPjx1cmxzPjwvdXJscz48L3JlY29yZD48
L0NpdGU+PENpdGU+PEF1dGhvcj5BdXRob3JpdHk8L0F1dGhvcj48WWVhcj4yMDE3PC9ZZWFyPjxS
ZWNOdW0+MjE2PC9SZWNOdW0+PHJlY29yZD48cmVjLW51bWJlcj4yMTY8L3JlYy1udW1iZXI+PGZv
cmVpZ24ta2V5cz48a2V5IGFwcD0iRU4iIGRiLWlkPSJmc3RzMjJheDVyeHJwNmVhNTlpcHdwcDY5
dHMwZTBmdDlldHgiIHRpbWVzdGFtcD0iMTYzNTE2OTU1MyI+MjE2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1PC90aXRsZT48c2Vjb25kYXJ5LXRpdGxlPkVG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TdW1tYXJ5IFJl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=
</w:fldData>
        </w:fldChar>
      </w:r>
      <w:r w:rsidR="00997025">
        <w:rPr>
          <w:rFonts w:cstheme="minorHAnsi"/>
          <w:bCs/>
        </w:rPr>
        <w:instrText xml:space="preserve"> ADDIN EN.CITE.DATA </w:instrText>
      </w:r>
      <w:r w:rsidR="00997025">
        <w:rPr>
          <w:rFonts w:cstheme="minorHAnsi"/>
          <w:bCs/>
        </w:rPr>
      </w:r>
      <w:r w:rsidR="00997025">
        <w:rPr>
          <w:rFonts w:cstheme="minorHAnsi"/>
          <w:bCs/>
        </w:rPr>
        <w:fldChar w:fldCharType="end"/>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F1415A">
        <w:rPr>
          <w:rFonts w:cstheme="minorHAnsi"/>
        </w:rPr>
        <w:t>7</w:t>
      </w:r>
      <w:r w:rsidR="0019711E" w:rsidRPr="00DB62FF">
        <w:rPr>
          <w:rFonts w:cstheme="minorHAnsi"/>
        </w:rPr>
        <w:t>-</w:t>
      </w:r>
      <w:r w:rsidR="00F1415A">
        <w:rPr>
          <w:rFonts w:cstheme="minorHAnsi"/>
        </w:rPr>
        <w:t>8</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2CF6DB28"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96CF1">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e note that for </w:t>
      </w:r>
      <w:proofErr w:type="gramStart"/>
      <w:r w:rsidR="0092729E">
        <w:rPr>
          <w:rFonts w:cstheme="minorHAnsi"/>
        </w:rPr>
        <w:t>the majority of</w:t>
      </w:r>
      <w:proofErr w:type="gramEnd"/>
      <w:r w:rsidR="0092729E">
        <w:rPr>
          <w:rFonts w:cstheme="minorHAnsi"/>
        </w:rPr>
        <w:t xml:space="preserve">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F1415A">
        <w:rPr>
          <w:rFonts w:cstheme="minorHAnsi"/>
        </w:rPr>
        <w:t>7</w:t>
      </w:r>
      <w:r w:rsidR="00985E19" w:rsidRPr="00DB62FF">
        <w:rPr>
          <w:rFonts w:cstheme="minorHAnsi"/>
        </w:rPr>
        <w:t>-</w:t>
      </w:r>
      <w:r w:rsidR="00F1415A">
        <w:rPr>
          <w:rFonts w:cstheme="minorHAnsi"/>
        </w:rPr>
        <w:t>10</w:t>
      </w:r>
      <w:r w:rsidR="0092729E" w:rsidRPr="00DB62FF">
        <w:rPr>
          <w:rFonts w:cstheme="minorHAnsi"/>
        </w:rPr>
        <w:t xml:space="preserve">). </w:t>
      </w:r>
    </w:p>
    <w:p w14:paraId="2EF49B1B" w14:textId="78EF1852" w:rsidR="0092729E" w:rsidRDefault="0092729E" w:rsidP="00395FA4">
      <w:pPr>
        <w:pStyle w:val="NoSpacing"/>
        <w:spacing w:line="360" w:lineRule="auto"/>
        <w:jc w:val="both"/>
        <w:rPr>
          <w:rFonts w:cstheme="minorHAnsi"/>
        </w:rPr>
      </w:pPr>
    </w:p>
    <w:p w14:paraId="2C36C5B3" w14:textId="7CD67ED9"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r>
          <w:rPr>
            <w:rFonts w:ascii="Cambria Math" w:hAnsi="Cambria Math" w:cstheme="minorHAnsi"/>
          </w:rPr>
          <m:t>x</m:t>
        </m:r>
      </m:oMath>
      <w:r w:rsidR="00553B56">
        <w:rPr>
          <w:rFonts w:cstheme="minorHAnsi"/>
        </w:rPr>
        <w:t>)</w:t>
      </w:r>
      <w:r w:rsidR="00BA0A5B">
        <w:rPr>
          <w:rFonts w:cstheme="minorHAnsi"/>
        </w:rPr>
        <w:t xml:space="preserve"> </w:t>
      </w:r>
      <w:r w:rsidR="00553B56">
        <w:rPr>
          <w:rFonts w:cstheme="minorHAnsi"/>
        </w:rPr>
        <w:t>and observed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by </w:t>
      </w:r>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06BFA54C" w14:textId="77777777" w:rsidR="008B1C3F" w:rsidRDefault="008B1C3F" w:rsidP="00BA0A5B">
      <w:pPr>
        <w:pStyle w:val="NoSpacing"/>
        <w:spacing w:line="360" w:lineRule="auto"/>
        <w:jc w:val="both"/>
        <w:rPr>
          <w:rFonts w:cstheme="minorHAnsi"/>
        </w:rPr>
      </w:pPr>
    </w:p>
    <w:p w14:paraId="2CB13A48" w14:textId="6FBF992B" w:rsidR="00BA0A5B" w:rsidRDefault="00BA0A5B" w:rsidP="00BA0A5B">
      <w:pPr>
        <w:pStyle w:val="NoSpacing"/>
        <w:spacing w:line="360" w:lineRule="auto"/>
        <w:jc w:val="both"/>
        <w:rPr>
          <w:rFonts w:cstheme="minorHAnsi"/>
        </w:rPr>
      </w:pPr>
      <w:r>
        <w:rPr>
          <w:rFonts w:cstheme="minorHAnsi"/>
        </w:rPr>
        <w:t>ESVAC</w:t>
      </w:r>
      <w:r w:rsidR="00EE18B7">
        <w:rPr>
          <w:rFonts w:cstheme="minorHAnsi"/>
        </w:rPr>
        <w:t xml:space="preserve"> antibiotic sales</w:t>
      </w:r>
      <w:r>
        <w:rPr>
          <w:rFonts w:cstheme="minorHAnsi"/>
        </w:rPr>
        <w:t xml:space="preserve"> data </w:t>
      </w:r>
      <w:r w:rsidR="00594C2D">
        <w:rPr>
          <w:rFonts w:cstheme="minorHAnsi"/>
        </w:rPr>
        <w:t>is</w:t>
      </w:r>
      <w:r w:rsidR="005D7CD0">
        <w:rPr>
          <w:rFonts w:cstheme="minorHAnsi"/>
        </w:rPr>
        <w:t xml:space="preserve"> found</w:t>
      </w:r>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can be found in the </w:t>
      </w:r>
      <w:r w:rsidRPr="002F522E">
        <w:rPr>
          <w:rFonts w:cstheme="minorHAnsi"/>
        </w:rPr>
        <w:t>supplementary information.</w:t>
      </w:r>
      <w:r>
        <w:rPr>
          <w:rFonts w:cstheme="minorHAnsi"/>
        </w:rPr>
        <w:t xml:space="preserve"> Note that due to a lack of accurate country-level antibiotic usage data, sales were assumed to be </w:t>
      </w:r>
      <w:r w:rsidR="000C4FDF">
        <w:rPr>
          <w:rFonts w:cstheme="minorHAnsi"/>
        </w:rPr>
        <w:t xml:space="preserve">a </w:t>
      </w:r>
      <w:r>
        <w:rPr>
          <w:rFonts w:cstheme="minorHAnsi"/>
        </w:rPr>
        <w:t>proxy for usage. Mentions of “usage” are therefore in reference to the ESVAC</w:t>
      </w:r>
      <w:r w:rsidR="00594C2D">
        <w:rPr>
          <w:rFonts w:cstheme="minorHAnsi"/>
        </w:rPr>
        <w:t xml:space="preserve"> sales</w:t>
      </w:r>
      <w:r>
        <w:rPr>
          <w:rFonts w:cstheme="minorHAnsi"/>
        </w:rPr>
        <w:t xml:space="preserve"> </w:t>
      </w:r>
      <w:r>
        <w:rPr>
          <w:rFonts w:cstheme="minorHAnsi"/>
        </w:rPr>
        <w:lastRenderedPageBreak/>
        <w:t xml:space="preserve">data. In accordance with the EFSA guidelines, countries with &lt;10 isolates in the respective EFSA dataset </w:t>
      </w:r>
      <w:r w:rsidR="009C54CC">
        <w:rPr>
          <w:rFonts w:cstheme="minorHAnsi"/>
        </w:rPr>
        <w:t xml:space="preserve">for a particular year </w:t>
      </w:r>
      <w:r>
        <w:rPr>
          <w:rFonts w:cstheme="minorHAnsi"/>
        </w:rPr>
        <w:t>were omitted from the model fit to preserve the integrity of the dataset 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 </w:instrText>
      </w:r>
      <w:r w:rsidR="00496CF1">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DATA </w:instrText>
      </w:r>
      <w:r w:rsidR="00496CF1">
        <w:rPr>
          <w:rFonts w:cstheme="minorHAnsi"/>
        </w:rPr>
      </w:r>
      <w:r w:rsidR="00496CF1">
        <w:rPr>
          <w:rFonts w:cstheme="minorHAnsi"/>
        </w:rPr>
        <w:fldChar w:fldCharType="end"/>
      </w:r>
      <w:r w:rsidR="003B0B12">
        <w:rPr>
          <w:rFonts w:cstheme="minorHAnsi"/>
        </w:rPr>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6AE8A123" w14:textId="77777777" w:rsidR="008B1C3F" w:rsidRDefault="008B1C3F" w:rsidP="00BA0A5B">
      <w:pPr>
        <w:pStyle w:val="NoSpacing"/>
        <w:spacing w:line="360" w:lineRule="auto"/>
        <w:jc w:val="both"/>
        <w:rPr>
          <w:rFonts w:cstheme="minorHAnsi"/>
        </w:rPr>
      </w:pPr>
    </w:p>
    <w:p w14:paraId="0D9EEB89" w14:textId="7DBDD1DE" w:rsidR="00BA0A5B" w:rsidRDefault="00BA0A5B" w:rsidP="00BA0A5B">
      <w:pPr>
        <w:pStyle w:val="NoSpacing"/>
        <w:spacing w:line="360" w:lineRule="auto"/>
        <w:jc w:val="both"/>
        <w:rPr>
          <w:rFonts w:cstheme="minorHAnsi"/>
          <w:b/>
          <w:bCs/>
          <w:u w:val="single"/>
        </w:rPr>
      </w:pPr>
      <w:r w:rsidRPr="00BA0A5B">
        <w:rPr>
          <w:rFonts w:cstheme="minorHAnsi"/>
          <w:b/>
          <w:bCs/>
          <w:u w:val="single"/>
        </w:rPr>
        <w:t xml:space="preserve">Human </w:t>
      </w:r>
      <w:r w:rsidR="00713317">
        <w:rPr>
          <w:rFonts w:cstheme="minorHAnsi"/>
          <w:b/>
          <w:bCs/>
          <w:u w:val="single"/>
        </w:rPr>
        <w:t>s</w:t>
      </w:r>
      <w:r w:rsidRPr="00BA0A5B">
        <w:rPr>
          <w:rFonts w:cstheme="minorHAnsi"/>
          <w:b/>
          <w:bCs/>
          <w:u w:val="single"/>
        </w:rPr>
        <w:t xml:space="preserve">ummary statistics </w:t>
      </w:r>
    </w:p>
    <w:p w14:paraId="76292915" w14:textId="77777777" w:rsidR="00EC0984" w:rsidRPr="00713317" w:rsidRDefault="00EC0984" w:rsidP="00BA0A5B">
      <w:pPr>
        <w:pStyle w:val="NoSpacing"/>
        <w:spacing w:line="360" w:lineRule="auto"/>
        <w:jc w:val="both"/>
        <w:rPr>
          <w:rFonts w:cstheme="minorHAnsi"/>
          <w:b/>
          <w:bCs/>
          <w:u w:val="single"/>
        </w:rPr>
      </w:pPr>
    </w:p>
    <w:p w14:paraId="6E138709" w14:textId="30F572A6" w:rsidR="00EC60A9" w:rsidRPr="005D760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aseline antibiotic usage for each case study was considered the unweighted average tetracycline/ampicillin sales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15301A11"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w:t>
      </w:r>
      <w:proofErr w:type="spellStart"/>
      <w:r>
        <w:rPr>
          <w:rFonts w:cstheme="minorHAnsi"/>
        </w:rPr>
        <w:t>r</w:t>
      </w:r>
      <w:r w:rsidRPr="00516CFB">
        <w:rPr>
          <w:rFonts w:cstheme="minorHAnsi"/>
          <w:vertAlign w:val="subscript"/>
        </w:rPr>
        <w:t>H</w:t>
      </w:r>
      <w:proofErr w:type="spellEnd"/>
      <w:r>
        <w:rPr>
          <w:rFonts w:cstheme="minorHAnsi"/>
        </w:rPr>
        <w:t xml:space="preserve">, </w:t>
      </w:r>
      <w:proofErr w:type="spellStart"/>
      <w:r>
        <w:rPr>
          <w:rFonts w:cstheme="minorHAnsi"/>
        </w:rPr>
        <w:t>r</w:t>
      </w:r>
      <w:r w:rsidRPr="00516CFB">
        <w:rPr>
          <w:rFonts w:cstheme="minorHAnsi"/>
          <w:vertAlign w:val="subscript"/>
        </w:rPr>
        <w:t>A</w:t>
      </w:r>
      <w:proofErr w:type="spellEnd"/>
      <w:r>
        <w:rPr>
          <w:rFonts w:cstheme="minorHAnsi"/>
        </w:rPr>
        <w:t xml:space="preserve">, </w:t>
      </w:r>
      <w:proofErr w:type="spellStart"/>
      <w:r>
        <w:rPr>
          <w:rFonts w:cstheme="minorHAnsi"/>
        </w:rPr>
        <w:t>μ</w:t>
      </w:r>
      <w:r w:rsidRPr="00516CFB">
        <w:rPr>
          <w:rFonts w:cstheme="minorHAnsi"/>
          <w:vertAlign w:val="subscript"/>
        </w:rPr>
        <w:t>A</w:t>
      </w:r>
      <w:proofErr w:type="spellEnd"/>
      <w:r>
        <w:rPr>
          <w:rFonts w:cstheme="minorHAnsi"/>
        </w:rPr>
        <w:t xml:space="preserve"> and </w:t>
      </w:r>
      <w:proofErr w:type="spellStart"/>
      <w:r>
        <w:rPr>
          <w:rFonts w:cstheme="minorHAnsi"/>
        </w:rPr>
        <w:t>μ</w:t>
      </w:r>
      <w:r w:rsidRPr="00516CFB">
        <w:rPr>
          <w:rFonts w:cstheme="minorHAnsi"/>
          <w:vertAlign w:val="subscript"/>
        </w:rPr>
        <w:t>H</w:t>
      </w:r>
      <w:proofErr w:type="spellEnd"/>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ere instead held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can be found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216B6D0A" w14:textId="2801C405" w:rsidR="00F8032F" w:rsidRDefault="008D5DB0" w:rsidP="008D5DB0">
      <w:pPr>
        <w:pStyle w:val="NoSpacing"/>
        <w:spacing w:line="360" w:lineRule="auto"/>
        <w:jc w:val="both"/>
        <w:rPr>
          <w:rFonts w:cstheme="minorHAnsi"/>
        </w:rPr>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 xml:space="preserve">(ε)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96CF1">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 xml:space="preserve">. </w:t>
      </w:r>
    </w:p>
    <w:p w14:paraId="6AFBFB93" w14:textId="77777777" w:rsidR="00F8032F" w:rsidRDefault="00F8032F" w:rsidP="008D5DB0">
      <w:pPr>
        <w:pStyle w:val="NoSpacing"/>
        <w:spacing w:line="360" w:lineRule="auto"/>
        <w:jc w:val="both"/>
        <w:rPr>
          <w:rFonts w:cstheme="minorHAnsi"/>
        </w:rPr>
      </w:pPr>
    </w:p>
    <w:p w14:paraId="0AA62008" w14:textId="3FA94113" w:rsidR="00CD09DF" w:rsidRPr="00A339C8" w:rsidRDefault="001142A2" w:rsidP="008D5DB0">
      <w:pPr>
        <w:pStyle w:val="NoSpacing"/>
        <w:spacing w:line="360" w:lineRule="auto"/>
        <w:jc w:val="both"/>
        <w:rPr>
          <w:rFonts w:cstheme="minorHAnsi"/>
        </w:rPr>
      </w:pPr>
      <w:r w:rsidRPr="00CC042B">
        <w:rPr>
          <w:rFonts w:cstheme="minorHAnsi"/>
        </w:rPr>
        <w:t>M</w:t>
      </w:r>
      <w:r w:rsidR="008D5DB0" w:rsidRPr="00CC042B">
        <w:rPr>
          <w:rFonts w:eastAsiaTheme="minorEastAsia"/>
          <w:iCs/>
        </w:rPr>
        <w:t>ean point estimate</w:t>
      </w:r>
      <w:r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Pr>
          <w:rFonts w:eastAsiaTheme="minorEastAsia"/>
          <w:iCs/>
        </w:rPr>
        <w:t xml:space="preserve">marginal </w:t>
      </w:r>
      <w:r w:rsidR="008D5DB0">
        <w:rPr>
          <w:rFonts w:eastAsiaTheme="minorEastAsia"/>
          <w:iCs/>
        </w:rPr>
        <w:t xml:space="preserve">posterior </w:t>
      </w:r>
      <w:r>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w:t>
      </w:r>
      <w:r w:rsidR="007C4D5F">
        <w:rPr>
          <w:rFonts w:eastAsiaTheme="minorEastAsia"/>
          <w:iCs/>
        </w:rPr>
        <w:lastRenderedPageBreak/>
        <w:t xml:space="preserve">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2E3D5F7E" w:rsidR="008D5DB0" w:rsidRDefault="008D5DB0" w:rsidP="008D5DB0">
      <w:pPr>
        <w:pStyle w:val="NoSpacing"/>
        <w:spacing w:line="360" w:lineRule="auto"/>
        <w:jc w:val="both"/>
        <w:rPr>
          <w:rFonts w:cstheme="minorHAnsi"/>
        </w:rPr>
      </w:pPr>
      <w:bookmarkStart w:id="1"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96CF1">
        <w:rPr>
          <w:bCs/>
        </w:rPr>
        <w:instrText xml:space="preserve"> ADDIN EN.CITE &lt;EndNote&gt;&lt;Cite&gt;&lt;Author&gt;Saltelli&lt;/Author&gt;&lt;Year&gt;1998&lt;/Year&gt;&lt;RecNum&gt;270&lt;/RecNum&gt;&lt;DisplayText&gt;(3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96CF1">
        <w:rPr>
          <w:bCs/>
          <w:noProof/>
        </w:rPr>
        <w:t>(35)</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2"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2"/>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1"/>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1EE53BB3" w14:textId="5B300264" w:rsidR="005350CF" w:rsidRDefault="005350CF" w:rsidP="008D5DB0"/>
    <w:p w14:paraId="5BD8914A" w14:textId="1E4AB15B" w:rsidR="005350CF" w:rsidRDefault="005350CF" w:rsidP="008D5DB0"/>
    <w:p w14:paraId="3282B1FF" w14:textId="5AF3577B" w:rsidR="005350CF" w:rsidRDefault="005350CF" w:rsidP="008D5DB0"/>
    <w:p w14:paraId="446FED57" w14:textId="14F0EC6A" w:rsidR="005350CF" w:rsidRDefault="005350CF" w:rsidP="008D5DB0"/>
    <w:p w14:paraId="79AA4EC2" w14:textId="159C67C8" w:rsidR="005350CF" w:rsidRDefault="005350CF" w:rsidP="008D5DB0"/>
    <w:p w14:paraId="2C462E83" w14:textId="1B731CAD" w:rsidR="005350CF" w:rsidRDefault="005350CF" w:rsidP="008D5DB0"/>
    <w:p w14:paraId="2A1FDE75" w14:textId="23A5FE88" w:rsidR="005350CF" w:rsidRDefault="005350CF" w:rsidP="008D5DB0"/>
    <w:p w14:paraId="32225A95" w14:textId="6AF9E24A" w:rsidR="005350CF" w:rsidRDefault="005350CF" w:rsidP="008D5DB0"/>
    <w:p w14:paraId="0F6B1AC3" w14:textId="4E7D465A" w:rsidR="005350CF" w:rsidRDefault="005350CF" w:rsidP="008D5DB0"/>
    <w:p w14:paraId="0333476E" w14:textId="1498370C" w:rsidR="008D5DB0" w:rsidRDefault="00A96328"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61DE7F56" w:rsidR="008D5DB0" w:rsidRPr="003C4859" w:rsidRDefault="008D5DB0" w:rsidP="008D5DB0">
      <w:pPr>
        <w:pStyle w:val="NoSpacing"/>
        <w:spacing w:line="360" w:lineRule="auto"/>
        <w:jc w:val="both"/>
        <w:rPr>
          <w:rFonts w:cstheme="minorHAnsi"/>
        </w:rPr>
      </w:pPr>
      <w:r w:rsidRPr="00D67AE7">
        <w:rPr>
          <w:rFonts w:cstheme="minorHAnsi"/>
        </w:rPr>
        <w:t xml:space="preserve">The relationship between o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data and livestock tetracycline/ampicillin-resistance surveillance data was plotted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output overlaid</w:t>
      </w:r>
      <w:r w:rsidR="009F2F4B" w:rsidRPr="003C4859">
        <w:rPr>
          <w:rFonts w:cstheme="minorHAnsi"/>
        </w:rPr>
        <w:t>,</w:t>
      </w:r>
      <w:r w:rsidR="002A5D71" w:rsidRPr="003C4859">
        <w:rPr>
          <w:rFonts w:cstheme="minorHAnsi"/>
        </w:rPr>
        <w:t xml:space="preserve"> parameterised using ESVAC/EFSA data</w:t>
      </w:r>
      <w:r w:rsidRPr="003C4859">
        <w:rPr>
          <w:rFonts w:cstheme="minorHAnsi"/>
        </w:rPr>
        <w:t xml:space="preserve"> (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sidR="00F8032F" w:rsidRPr="003C4859">
        <w:rPr>
          <w:rFonts w:cstheme="minorHAnsi"/>
        </w:rPr>
        <w:t xml:space="preserve">the </w:t>
      </w:r>
      <w:r w:rsidR="002A5D71" w:rsidRPr="003C4859">
        <w:rPr>
          <w:rFonts w:cstheme="minorHAnsi"/>
        </w:rPr>
        <w:t xml:space="preserve">existence of th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F1415A">
        <w:rPr>
          <w:rFonts w:cstheme="minorHAnsi"/>
        </w:rPr>
        <w:t>2-6; Figure S11</w:t>
      </w:r>
      <w:r w:rsidR="002F522E" w:rsidRPr="003C4859">
        <w:rPr>
          <w:rFonts w:cstheme="minorHAnsi"/>
        </w:rPr>
        <w:t>).</w:t>
      </w:r>
    </w:p>
    <w:p w14:paraId="629EB468" w14:textId="40D3A08E" w:rsidR="008D5DB0" w:rsidRDefault="008D5DB0" w:rsidP="008D5DB0">
      <w:pPr>
        <w:pStyle w:val="NoSpacing"/>
        <w:spacing w:line="360" w:lineRule="auto"/>
        <w:jc w:val="both"/>
        <w:rPr>
          <w:rFonts w:cstheme="minorHAnsi"/>
        </w:rPr>
      </w:pPr>
    </w:p>
    <w:p w14:paraId="11C33930" w14:textId="09759280" w:rsidR="00A96328" w:rsidRDefault="00A96328" w:rsidP="008D5DB0">
      <w:pPr>
        <w:pStyle w:val="NoSpacing"/>
        <w:spacing w:line="360" w:lineRule="auto"/>
        <w:jc w:val="both"/>
        <w:rPr>
          <w:rFonts w:cstheme="minorHAnsi"/>
        </w:rPr>
      </w:pPr>
    </w:p>
    <w:p w14:paraId="7E81E47B" w14:textId="5827346C" w:rsidR="00A96328" w:rsidRDefault="00A96328" w:rsidP="008D5DB0">
      <w:pPr>
        <w:pStyle w:val="NoSpacing"/>
        <w:spacing w:line="360" w:lineRule="auto"/>
        <w:jc w:val="both"/>
        <w:rPr>
          <w:rFonts w:cstheme="minorHAnsi"/>
        </w:rPr>
      </w:pPr>
    </w:p>
    <w:p w14:paraId="7313093E" w14:textId="3C5692F3" w:rsidR="00A96328" w:rsidRDefault="00A96328" w:rsidP="008D5DB0">
      <w:pPr>
        <w:pStyle w:val="NoSpacing"/>
        <w:spacing w:line="360" w:lineRule="auto"/>
        <w:jc w:val="both"/>
        <w:rPr>
          <w:rFonts w:cstheme="minorHAnsi"/>
        </w:rPr>
      </w:pPr>
    </w:p>
    <w:p w14:paraId="60503ED4" w14:textId="77777777" w:rsidR="00A96328" w:rsidRDefault="00A96328" w:rsidP="008D5DB0">
      <w:pPr>
        <w:pStyle w:val="NoSpacing"/>
        <w:spacing w:line="360" w:lineRule="auto"/>
        <w:jc w:val="both"/>
        <w:rPr>
          <w:rFonts w:cstheme="minorHAnsi"/>
        </w:rPr>
      </w:pPr>
    </w:p>
    <w:p w14:paraId="7D7BDD95" w14:textId="0F30FED6" w:rsidR="008D5DB0" w:rsidRDefault="005A67B5" w:rsidP="008D5DB0">
      <w:pPr>
        <w:pStyle w:val="NoSpacing"/>
        <w:spacing w:line="360" w:lineRule="auto"/>
        <w:jc w:val="center"/>
        <w:rPr>
          <w:rFonts w:cstheme="minorHAnsi"/>
        </w:rPr>
      </w:pPr>
      <w:r>
        <w:rPr>
          <w:rFonts w:cstheme="minorHAnsi"/>
          <w:noProof/>
          <w:lang w:eastAsia="en-GB"/>
        </w:rPr>
        <w:lastRenderedPageBreak/>
        <w:drawing>
          <wp:inline distT="0" distB="0" distL="0" distR="0" wp14:anchorId="0F7F0513" wp14:editId="2490FE0A">
            <wp:extent cx="5508209" cy="5048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2438" cy="5052126"/>
                    </a:xfrm>
                    <a:prstGeom prst="rect">
                      <a:avLst/>
                    </a:prstGeom>
                    <a:noFill/>
                  </pic:spPr>
                </pic:pic>
              </a:graphicData>
            </a:graphic>
          </wp:inline>
        </w:drawing>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23CD2C5D" w:rsidR="008D5DB0"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sidRPr="00D67AE7">
        <w:rPr>
          <w:rFonts w:cstheme="minorHAnsi"/>
        </w:rPr>
        <w:lastRenderedPageBreak/>
        <w:t>efficacy of antibiotic-mediated recovery in livestock (</w:t>
      </w:r>
      <w:r w:rsidR="0053516F">
        <w:rPr>
          <w:rFonts w:cstheme="minorHAnsi"/>
        </w:rPr>
        <w:t>κ</w:t>
      </w:r>
      <w:r w:rsidR="0053516F" w:rsidRPr="00D67AE7">
        <w:rPr>
          <w:rFonts w:cstheme="minorHAnsi"/>
        </w:rPr>
        <w:t>)</w:t>
      </w:r>
      <w:r w:rsidR="0053516F">
        <w:rPr>
          <w:rFonts w:cstheme="minorHAnsi"/>
        </w:rPr>
        <w:t xml:space="preserve"> and a</w:t>
      </w:r>
      <w:r w:rsidRPr="00D67AE7">
        <w:rPr>
          <w:rFonts w:cstheme="minorHAnsi"/>
        </w:rPr>
        <w:t xml:space="preserve">ntibiotic-resistant to antibiotic-sensitive reversion rate </w:t>
      </w:r>
      <w:r w:rsidRPr="003C4859">
        <w:rPr>
          <w:rFonts w:cstheme="minorHAnsi"/>
        </w:rPr>
        <w:t>(φ) (Figure S</w:t>
      </w:r>
      <w:r w:rsidR="00F1415A">
        <w:rPr>
          <w:rFonts w:cstheme="minorHAnsi"/>
        </w:rPr>
        <w:t>12</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0B11003E" w:rsidR="008D5DB0" w:rsidRPr="00D67AE7" w:rsidRDefault="008D5DB0" w:rsidP="008D5DB0">
      <w:pPr>
        <w:pStyle w:val="NoSpacing"/>
        <w:spacing w:line="360" w:lineRule="auto"/>
        <w:jc w:val="both"/>
        <w:rPr>
          <w:rFonts w:cstheme="minorHAnsi"/>
        </w:rPr>
      </w:pPr>
      <w:r w:rsidRPr="00D67AE7">
        <w:rPr>
          <w:rFonts w:cstheme="minorHAnsi"/>
        </w:rPr>
        <w:t>Using the fitted parameter values, the overall</w:t>
      </w:r>
      <w:r w:rsidR="0053516F">
        <w:rPr>
          <w:rFonts w:cstheme="minorHAnsi"/>
        </w:rPr>
        <w:t xml:space="preserve"> EU averaged</w:t>
      </w:r>
      <w:r w:rsidRPr="00D67AE7">
        <w:rPr>
          <w:rFonts w:cstheme="minorHAnsi"/>
        </w:rPr>
        <w:t xml:space="preserve"> </w:t>
      </w:r>
      <w:r w:rsidR="0053516F">
        <w:rPr>
          <w:rFonts w:cstheme="minorHAnsi"/>
        </w:rPr>
        <w:t xml:space="preserve">daily incidence of human salmonellosis </w:t>
      </w:r>
      <w:r w:rsidRPr="00D67AE7">
        <w:rPr>
          <w:rFonts w:cstheme="minorHAnsi"/>
        </w:rPr>
        <w:t xml:space="preserve">and the </w:t>
      </w:r>
      <w:r w:rsidR="0053516F">
        <w:rPr>
          <w:rFonts w:cstheme="minorHAnsi"/>
        </w:rPr>
        <w:t xml:space="preserve">daily </w:t>
      </w:r>
      <w:r w:rsidRPr="00D67AE7">
        <w:rPr>
          <w:rFonts w:cstheme="minorHAnsi"/>
        </w:rPr>
        <w:t>proportion of antibiotic-resistant human salmonellosis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Pr="00D67AE7">
        <w:rPr>
          <w:rFonts w:cstheme="minorHAnsi"/>
        </w:rPr>
        <w:t xml:space="preserve">) was modelled at: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5</w:t>
      </w:r>
      <w:r w:rsidRPr="00D67AE7">
        <w:rPr>
          <w:rFonts w:cstheme="minorHAnsi"/>
        </w:rPr>
        <w:t xml:space="preserve"> for the </w:t>
      </w:r>
      <w:r w:rsidR="0053516F">
        <w:rPr>
          <w:rFonts w:cstheme="minorHAnsi"/>
        </w:rPr>
        <w:t>ampicillin</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broiler poultry</w:t>
      </w:r>
      <w:r w:rsidRPr="00D67AE7">
        <w:rPr>
          <w:rFonts w:cstheme="minorHAnsi"/>
        </w:rPr>
        <w:t xml:space="preserve"> case study at baseline </w:t>
      </w:r>
      <w:r w:rsidR="0053516F">
        <w:rPr>
          <w:rFonts w:cstheme="minorHAnsi"/>
        </w:rPr>
        <w:t>ampicillin</w:t>
      </w:r>
      <w:r w:rsidRPr="00D67AE7">
        <w:rPr>
          <w:rFonts w:cstheme="minorHAnsi"/>
        </w:rPr>
        <w:t xml:space="preserve"> usage (τ = </w:t>
      </w:r>
      <w:r w:rsidR="005D760A">
        <w:rPr>
          <w:bCs/>
        </w:rPr>
        <w:t xml:space="preserve">0.0049 </w:t>
      </w:r>
      <w:r w:rsidR="005D760A" w:rsidRPr="00EC60A9">
        <w:rPr>
          <w:bCs/>
        </w:rPr>
        <w:t>g/PCU</w:t>
      </w:r>
      <w:r w:rsidRPr="00D67AE7">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1</w:t>
      </w:r>
      <w:r w:rsidRPr="00D67AE7">
        <w:rPr>
          <w:rFonts w:cstheme="minorHAnsi"/>
        </w:rPr>
        <w:t xml:space="preserve"> for the </w:t>
      </w:r>
      <w:r w:rsidR="0053516F">
        <w:rPr>
          <w:rFonts w:cstheme="minorHAnsi"/>
        </w:rPr>
        <w:t>tetracycline</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 xml:space="preserve">broiler poultry </w:t>
      </w:r>
      <w:r w:rsidRPr="00D67AE7">
        <w:rPr>
          <w:rFonts w:cstheme="minorHAnsi"/>
        </w:rPr>
        <w:t xml:space="preserve">case study at baseline </w:t>
      </w:r>
      <w:r w:rsidR="0053516F">
        <w:rPr>
          <w:rFonts w:cstheme="minorHAnsi"/>
        </w:rPr>
        <w:t>tetracycline</w:t>
      </w:r>
      <w:r w:rsidRPr="00D67AE7">
        <w:rPr>
          <w:rFonts w:cstheme="minorHAnsi"/>
        </w:rPr>
        <w:t xml:space="preserve"> usage (τ = </w:t>
      </w:r>
      <w:r w:rsidR="005D760A">
        <w:rPr>
          <w:bCs/>
        </w:rPr>
        <w:t xml:space="preserve">0.0069 </w:t>
      </w:r>
      <w:r w:rsidRPr="00D67AE7">
        <w:rPr>
          <w:rFonts w:cstheme="minorHAnsi"/>
        </w:rPr>
        <w:t>g/PCU)</w:t>
      </w:r>
      <w:r w:rsidR="0053516F">
        <w:rPr>
          <w:rFonts w:cstheme="minorHAnsi"/>
        </w:rPr>
        <w:t>.</w:t>
      </w:r>
      <w:r w:rsidRPr="00D67AE7">
        <w:rPr>
          <w:rFonts w:cstheme="minorHAnsi"/>
        </w:rPr>
        <w:t xml:space="preserve"> </w:t>
      </w:r>
      <w:r w:rsidR="0053516F">
        <w:rPr>
          <w:rFonts w:cstheme="minorHAnsi"/>
          <w:highlight w:val="yellow"/>
        </w:rPr>
        <w:t>0.593</w:t>
      </w:r>
      <w:r w:rsidR="0053516F" w:rsidRPr="00D67AE7">
        <w:rPr>
          <w:rFonts w:cstheme="minorHAnsi"/>
        </w:rPr>
        <w:t xml:space="preserve"> per 100,000 population and </w:t>
      </w:r>
      <w:r w:rsidR="0053516F" w:rsidRPr="00F8032F">
        <w:rPr>
          <w:rFonts w:cstheme="minorHAnsi"/>
          <w:highlight w:val="yellow"/>
        </w:rPr>
        <w:t>0.31</w:t>
      </w:r>
      <w:r w:rsidR="0053516F" w:rsidRPr="00D67AE7">
        <w:rPr>
          <w:rFonts w:cstheme="minorHAnsi"/>
        </w:rPr>
        <w:t xml:space="preserve"> for the ampicillin-resistant human salmonellosis from</w:t>
      </w:r>
      <w:r w:rsidR="0053516F">
        <w:rPr>
          <w:rFonts w:cstheme="minorHAnsi"/>
        </w:rPr>
        <w:t xml:space="preserve"> the</w:t>
      </w:r>
      <w:r w:rsidR="0053516F" w:rsidRPr="00D67AE7">
        <w:rPr>
          <w:rFonts w:cstheme="minorHAnsi"/>
        </w:rPr>
        <w:t xml:space="preserve"> fattening pigs case study at baseline ampicillin usage (τ = </w:t>
      </w:r>
      <w:r w:rsidR="005D760A">
        <w:rPr>
          <w:bCs/>
        </w:rPr>
        <w:t xml:space="preserve">0.0125 </w:t>
      </w:r>
      <w:r w:rsidR="0053516F" w:rsidRPr="00D67AE7">
        <w:rPr>
          <w:rFonts w:cstheme="minorHAnsi"/>
        </w:rPr>
        <w:t>g/PCU)</w:t>
      </w:r>
      <w:r w:rsidR="0053516F">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0</w:t>
      </w:r>
      <w:r w:rsidRPr="00D67AE7">
        <w:rPr>
          <w:rFonts w:cstheme="minorHAnsi"/>
        </w:rPr>
        <w:t xml:space="preserve"> for the tetracycline-resistant human salmonellosis from </w:t>
      </w:r>
      <w:r w:rsidR="0053516F">
        <w:rPr>
          <w:rFonts w:cstheme="minorHAnsi"/>
        </w:rPr>
        <w:t xml:space="preserve">the fattening pigs </w:t>
      </w:r>
      <w:r w:rsidRPr="00D67AE7">
        <w:rPr>
          <w:rFonts w:cstheme="minorHAnsi"/>
        </w:rPr>
        <w:t xml:space="preserve">case study at baseline tetracycline usage (τ = </w:t>
      </w:r>
      <w:r w:rsidR="005D760A">
        <w:rPr>
          <w:bCs/>
        </w:rPr>
        <w:t>0.01305</w:t>
      </w:r>
      <w:r w:rsidR="005D760A" w:rsidRPr="00EC60A9">
        <w:rPr>
          <w:bCs/>
        </w:rPr>
        <w:t xml:space="preserve"> </w:t>
      </w:r>
      <w:r w:rsidRPr="00D67AE7">
        <w:rPr>
          <w:rFonts w:cstheme="minorHAnsi"/>
        </w:rPr>
        <w:t xml:space="preserve">g/PCU) </w:t>
      </w:r>
      <w:r w:rsidRPr="003C4859">
        <w:rPr>
          <w:rFonts w:cstheme="minorHAnsi"/>
        </w:rPr>
        <w:t>(</w:t>
      </w:r>
      <w:r w:rsidR="008B1C3F" w:rsidRPr="003C4859">
        <w:rPr>
          <w:rFonts w:cstheme="minorHAnsi"/>
        </w:rPr>
        <w:t>Figure 4</w:t>
      </w:r>
      <w:r w:rsidRPr="003C4859">
        <w:rPr>
          <w:rFonts w:cstheme="minorHAnsi"/>
        </w:rPr>
        <w:t>).</w:t>
      </w:r>
      <w:r w:rsidRPr="00D67AE7">
        <w:rPr>
          <w:rFonts w:cstheme="minorHAnsi"/>
        </w:rPr>
        <w:t xml:space="preserve"> </w:t>
      </w:r>
    </w:p>
    <w:p w14:paraId="2F9A4606" w14:textId="311AF8CC" w:rsidR="0053516F" w:rsidRDefault="0053516F" w:rsidP="00F06C62">
      <w:pPr>
        <w:pStyle w:val="NoSpacing"/>
        <w:spacing w:line="360" w:lineRule="auto"/>
        <w:rPr>
          <w:rFonts w:cstheme="minorHAnsi"/>
        </w:rPr>
      </w:pPr>
    </w:p>
    <w:p w14:paraId="7ED2032D" w14:textId="5BFBB5C8" w:rsidR="0018541F" w:rsidRPr="00927353" w:rsidRDefault="004A4D49" w:rsidP="008D5DB0">
      <w:pPr>
        <w:pStyle w:val="NoSpacing"/>
        <w:spacing w:line="360" w:lineRule="auto"/>
        <w:jc w:val="center"/>
        <w:rPr>
          <w:rFonts w:cstheme="minorHAnsi"/>
        </w:rPr>
      </w:pPr>
      <w:r>
        <w:rPr>
          <w:rFonts w:cstheme="minorHAnsi"/>
          <w:noProof/>
          <w:lang w:eastAsia="en-GB"/>
        </w:rPr>
        <w:drawing>
          <wp:inline distT="0" distB="0" distL="0" distR="0" wp14:anchorId="39C82E4F" wp14:editId="799854C0">
            <wp:extent cx="4482173" cy="3667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5692" cy="3678186"/>
                    </a:xfrm>
                    <a:prstGeom prst="rect">
                      <a:avLst/>
                    </a:prstGeom>
                    <a:noFill/>
                  </pic:spPr>
                </pic:pic>
              </a:graphicData>
            </a:graphic>
          </wp:inline>
        </w:drawing>
      </w:r>
    </w:p>
    <w:p w14:paraId="4A1826B0" w14:textId="1222FF10"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23BF27AB" w14:textId="7D36BF5A" w:rsidR="008D5DB0" w:rsidRPr="00B23C09" w:rsidRDefault="008D5DB0" w:rsidP="008D5DB0">
      <w:pPr>
        <w:pStyle w:val="NoSpacing"/>
        <w:spacing w:line="360" w:lineRule="auto"/>
        <w:jc w:val="both"/>
        <w:rPr>
          <w:rFonts w:cstheme="minorHAnsi"/>
        </w:rPr>
      </w:pPr>
      <w:r w:rsidRPr="00B23C09">
        <w:rPr>
          <w:rFonts w:cstheme="minorHAnsi"/>
        </w:rPr>
        <w:lastRenderedPageBreak/>
        <w:t xml:space="preserve">Curtailment of livestock antibiotic usage (τ </w:t>
      </w:r>
      <w:r w:rsidRPr="00B23C09">
        <w:rPr>
          <w:rFonts w:cstheme="minorHAnsi"/>
          <w:shd w:val="clear" w:color="auto" w:fill="FFFFFF"/>
        </w:rPr>
        <w:t>→</w:t>
      </w:r>
      <w:r w:rsidRPr="00B23C09">
        <w:rPr>
          <w:rFonts w:cstheme="minorHAnsi"/>
        </w:rPr>
        <w:t xml:space="preserve"> 0 g/PCU) resulted in small increases in</w:t>
      </w:r>
      <w:r w:rsidR="00B23C09" w:rsidRPr="00B23C09">
        <w:rPr>
          <w:rFonts w:cstheme="minorHAnsi"/>
        </w:rPr>
        <w:t xml:space="preserve"> the daily incidence rel</w:t>
      </w:r>
      <w:r w:rsidRPr="00B23C09">
        <w:rPr>
          <w:rFonts w:cstheme="minorHAnsi"/>
        </w:rPr>
        <w:t xml:space="preserve">ative to at baseline antibiotic </w:t>
      </w:r>
      <w:r w:rsidR="00515740" w:rsidRPr="00B23C09">
        <w:rPr>
          <w:rFonts w:cstheme="minorHAnsi"/>
        </w:rPr>
        <w:t xml:space="preserve">usage </w:t>
      </w:r>
      <w:r w:rsidRPr="00B23C09">
        <w:rPr>
          <w:rFonts w:cstheme="minorHAnsi"/>
        </w:rPr>
        <w:t>levels across all case stud</w:t>
      </w:r>
      <w:r w:rsidRPr="003C4859">
        <w:rPr>
          <w:rFonts w:cstheme="minorHAnsi"/>
        </w:rPr>
        <w:t>ies (</w:t>
      </w:r>
      <w:r w:rsidR="008B1C3F" w:rsidRPr="003C4859">
        <w:rPr>
          <w:rFonts w:cstheme="minorHAnsi"/>
        </w:rPr>
        <w:t>Figure 4</w:t>
      </w:r>
      <w:r w:rsidRPr="003C4859">
        <w:rPr>
          <w:rFonts w:cstheme="minorHAnsi"/>
        </w:rPr>
        <w:t>).</w:t>
      </w:r>
      <w:r w:rsidRPr="00B23C09">
        <w:rPr>
          <w:rFonts w:cstheme="minorHAnsi"/>
        </w:rPr>
        <w:t xml:space="preserve"> Curtailment in the </w:t>
      </w:r>
      <w:r w:rsidR="00B23C09">
        <w:rPr>
          <w:rFonts w:cstheme="minorHAnsi"/>
        </w:rPr>
        <w:t>fattening pigs case studies</w:t>
      </w:r>
      <w:r w:rsidRPr="00B23C09">
        <w:rPr>
          <w:rFonts w:cstheme="minorHAnsi"/>
        </w:rPr>
        <w:t xml:space="preserve"> resulted in the largest increase in</w:t>
      </w:r>
      <w:r w:rsidR="00B23C09">
        <w:rPr>
          <w:rFonts w:cstheme="minorHAnsi"/>
        </w:rPr>
        <w:t xml:space="preserve"> the daily incidence</w:t>
      </w:r>
      <w:r w:rsidRPr="00B23C09">
        <w:rPr>
          <w:rFonts w:cstheme="minorHAnsi"/>
        </w:rPr>
        <w:t xml:space="preserve"> with a </w:t>
      </w:r>
      <w:r w:rsidR="00B23C09">
        <w:rPr>
          <w:rFonts w:cstheme="minorHAnsi"/>
          <w:highlight w:val="yellow"/>
        </w:rPr>
        <w:t>X</w:t>
      </w:r>
      <w:r w:rsidRPr="00B23C09">
        <w:rPr>
          <w:rFonts w:cstheme="minorHAnsi"/>
          <w:highlight w:val="yellow"/>
        </w:rPr>
        <w:t>-fold</w:t>
      </w:r>
      <w:r w:rsidRPr="00B23C09">
        <w:rPr>
          <w:rFonts w:cstheme="minorHAnsi"/>
        </w:rPr>
        <w:t xml:space="preserve"> (</w:t>
      </w:r>
      <w:r w:rsidR="00B23C09">
        <w:rPr>
          <w:rFonts w:cstheme="minorHAnsi"/>
          <w:highlight w:val="yellow"/>
        </w:rPr>
        <w:t>X</w:t>
      </w:r>
      <w:r w:rsidRPr="00B23C09">
        <w:rPr>
          <w:rFonts w:cstheme="minorHAnsi"/>
        </w:rPr>
        <w:t xml:space="preserve"> per 100,000) increase relative to baseline levels, and a</w:t>
      </w:r>
      <w:r w:rsidR="00B23C09">
        <w:rPr>
          <w:rFonts w:cstheme="minorHAnsi"/>
        </w:rPr>
        <w:t>n</w:t>
      </w:r>
      <w:r w:rsidRPr="00B23C09">
        <w:rPr>
          <w:rFonts w:cstheme="minorHAnsi"/>
        </w:rPr>
        <w:t xml:space="preserve"> </w:t>
      </w:r>
      <w:r w:rsidR="00B23C09">
        <w:rPr>
          <w:rFonts w:cstheme="minorHAnsi"/>
          <w:highlight w:val="yellow"/>
        </w:rPr>
        <w:t>X</w:t>
      </w:r>
      <w:r w:rsidRPr="00B23C09">
        <w:rPr>
          <w:rFonts w:cstheme="minorHAnsi"/>
        </w:rPr>
        <w:t>-fold (</w:t>
      </w:r>
      <w:r w:rsidR="00B23C09">
        <w:rPr>
          <w:rFonts w:cstheme="minorHAnsi"/>
          <w:highlight w:val="yellow"/>
        </w:rPr>
        <w:t>X</w:t>
      </w:r>
      <w:r w:rsidRPr="00B23C09">
        <w:rPr>
          <w:rFonts w:cstheme="minorHAnsi"/>
        </w:rPr>
        <w:t xml:space="preserve"> per 100,000)</w:t>
      </w:r>
      <w:r w:rsidR="00B23C09">
        <w:rPr>
          <w:rFonts w:cstheme="minorHAnsi"/>
        </w:rPr>
        <w:t xml:space="preserve"> for the ampicillin and tetracycline case</w:t>
      </w:r>
      <w:r w:rsidR="00DB62FF">
        <w:rPr>
          <w:rFonts w:cstheme="minorHAnsi"/>
        </w:rPr>
        <w:t xml:space="preserve"> </w:t>
      </w:r>
      <w:r w:rsidR="00B23C09">
        <w:rPr>
          <w:rFonts w:cstheme="minorHAnsi"/>
        </w:rPr>
        <w:t>studies respectively. Increases in the daily incidence for the broiler poultry case studies were relatively milder with an</w:t>
      </w:r>
      <w:r w:rsidRPr="00B23C09">
        <w:rPr>
          <w:rFonts w:cstheme="minorHAnsi"/>
        </w:rPr>
        <w:t xml:space="preserve"> </w:t>
      </w:r>
      <w:r w:rsidR="00B23C09" w:rsidRPr="00B23C09">
        <w:rPr>
          <w:rFonts w:cstheme="minorHAnsi"/>
          <w:highlight w:val="yellow"/>
        </w:rPr>
        <w:t>X</w:t>
      </w:r>
      <w:r w:rsidRPr="00B23C09">
        <w:rPr>
          <w:rFonts w:cstheme="minorHAnsi"/>
          <w:highlight w:val="yellow"/>
        </w:rPr>
        <w:t>-fold</w:t>
      </w:r>
      <w:r w:rsidRPr="00B23C09">
        <w:rPr>
          <w:rFonts w:cstheme="minorHAnsi"/>
        </w:rPr>
        <w:t xml:space="preserve"> (</w:t>
      </w:r>
      <w:r w:rsidR="00B23C09" w:rsidRPr="00B23C09">
        <w:rPr>
          <w:rFonts w:cstheme="minorHAnsi"/>
          <w:highlight w:val="yellow"/>
        </w:rPr>
        <w:t>X</w:t>
      </w:r>
      <w:r w:rsidRPr="00B23C09">
        <w:rPr>
          <w:rFonts w:cstheme="minorHAnsi"/>
        </w:rPr>
        <w:t xml:space="preserve"> per 100,000) </w:t>
      </w:r>
      <w:r w:rsidR="007C570D">
        <w:rPr>
          <w:rFonts w:cstheme="minorHAnsi"/>
        </w:rPr>
        <w:t xml:space="preserve">and an </w:t>
      </w:r>
      <w:r w:rsidR="007C570D" w:rsidRPr="00B23C09">
        <w:rPr>
          <w:rFonts w:cstheme="minorHAnsi"/>
          <w:highlight w:val="yellow"/>
        </w:rPr>
        <w:t>X-fold</w:t>
      </w:r>
      <w:r w:rsidR="007C570D" w:rsidRPr="00B23C09">
        <w:rPr>
          <w:rFonts w:cstheme="minorHAnsi"/>
        </w:rPr>
        <w:t xml:space="preserve"> (</w:t>
      </w:r>
      <w:r w:rsidR="007C570D" w:rsidRPr="00B23C09">
        <w:rPr>
          <w:rFonts w:cstheme="minorHAnsi"/>
          <w:highlight w:val="yellow"/>
        </w:rPr>
        <w:t>X</w:t>
      </w:r>
      <w:r w:rsidR="007C570D" w:rsidRPr="00B23C09">
        <w:rPr>
          <w:rFonts w:cstheme="minorHAnsi"/>
        </w:rPr>
        <w:t xml:space="preserve"> per 100,000) </w:t>
      </w:r>
      <w:r w:rsidRPr="00B23C09">
        <w:rPr>
          <w:rFonts w:cstheme="minorHAnsi"/>
        </w:rPr>
        <w:t xml:space="preserve">increase in the </w:t>
      </w:r>
      <w:r w:rsidR="007C570D">
        <w:rPr>
          <w:rFonts w:cstheme="minorHAnsi"/>
        </w:rPr>
        <w:t xml:space="preserve">daily incidence for the </w:t>
      </w:r>
      <w:r w:rsidR="000C4FDF">
        <w:rPr>
          <w:rFonts w:cstheme="minorHAnsi"/>
        </w:rPr>
        <w:t>ampicillin and</w:t>
      </w:r>
      <w:r w:rsidR="00515740" w:rsidRPr="00B23C09">
        <w:rPr>
          <w:rFonts w:cstheme="minorHAnsi"/>
        </w:rPr>
        <w:t xml:space="preserve"> </w:t>
      </w:r>
      <w:r w:rsidRPr="00B23C09">
        <w:rPr>
          <w:rFonts w:cstheme="minorHAnsi"/>
        </w:rPr>
        <w:t>tetracycline</w:t>
      </w:r>
      <w:r w:rsidR="00F06C62" w:rsidRPr="00B23C09">
        <w:rPr>
          <w:rFonts w:cstheme="minorHAnsi"/>
        </w:rPr>
        <w:t xml:space="preserve"> </w:t>
      </w:r>
      <w:r w:rsidR="00515740" w:rsidRPr="00B23C09">
        <w:rPr>
          <w:rFonts w:cstheme="minorHAnsi"/>
        </w:rPr>
        <w:t>usage</w:t>
      </w:r>
      <w:r w:rsidRPr="00B23C09">
        <w:rPr>
          <w:rFonts w:cstheme="minorHAnsi"/>
        </w:rPr>
        <w:t xml:space="preserve"> case stud</w:t>
      </w:r>
      <w:r w:rsidR="00F8032F" w:rsidRPr="00B23C09">
        <w:rPr>
          <w:rFonts w:cstheme="minorHAnsi"/>
        </w:rPr>
        <w:t>ies</w:t>
      </w:r>
      <w:r w:rsidRPr="00B23C09">
        <w:rPr>
          <w:rFonts w:cstheme="minorHAnsi"/>
        </w:rPr>
        <w:t xml:space="preserve"> respectively. Increases in livestock antibiotic usage above baseline usage levels</w:t>
      </w:r>
      <w:r w:rsidR="00F8032F" w:rsidRPr="00B23C09">
        <w:rPr>
          <w:rFonts w:cstheme="minorHAnsi"/>
        </w:rPr>
        <w:t xml:space="preserve"> in the </w:t>
      </w:r>
      <w:r w:rsidR="00EC6866">
        <w:rPr>
          <w:rFonts w:cstheme="minorHAnsi"/>
        </w:rPr>
        <w:t>four</w:t>
      </w:r>
      <w:r w:rsidR="00F8032F" w:rsidRPr="00B23C09">
        <w:rPr>
          <w:rFonts w:cstheme="minorHAnsi"/>
        </w:rPr>
        <w:t xml:space="preserve"> </w:t>
      </w:r>
      <w:r w:rsidR="00EC6866" w:rsidRPr="00B23C09">
        <w:rPr>
          <w:rFonts w:cstheme="minorHAnsi"/>
        </w:rPr>
        <w:t>case studies</w:t>
      </w:r>
      <w:r w:rsidRPr="00B23C09">
        <w:rPr>
          <w:rFonts w:cstheme="minorHAnsi"/>
        </w:rPr>
        <w:t xml:space="preserve"> resulted in the opposite phenomenon being observed,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1D2AB24F" w:rsidR="008D5DB0" w:rsidRPr="00DC2A69" w:rsidRDefault="008D5DB0" w:rsidP="008D5DB0">
      <w:pPr>
        <w:pStyle w:val="NoSpacing"/>
        <w:spacing w:line="360" w:lineRule="auto"/>
        <w:jc w:val="both"/>
        <w:rPr>
          <w:rFonts w:cstheme="minorHAnsi"/>
          <w:bCs/>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505779" w:rsidRPr="00C53D33">
        <w:rPr>
          <w:rFonts w:cstheme="minorHAnsi"/>
          <w:bCs/>
        </w:rPr>
        <w:t xml:space="preserve"> </w:t>
      </w:r>
      <w:r w:rsidR="00DC2A69" w:rsidRPr="00C53D33">
        <w:rPr>
          <w:rFonts w:cstheme="minorHAnsi"/>
          <w:bCs/>
        </w:rPr>
        <w:t xml:space="preserve">Therefore, parameters that are identified as </w:t>
      </w:r>
      <w:r w:rsidR="00AE63BE" w:rsidRPr="00C53D33">
        <w:rPr>
          <w:rFonts w:cstheme="minorHAnsi"/>
          <w:bCs/>
        </w:rPr>
        <w:t>influential</w:t>
      </w:r>
      <w:r w:rsidR="00DC2A69" w:rsidRPr="00C53D33">
        <w:rPr>
          <w:rFonts w:cstheme="minorHAnsi"/>
          <w:bCs/>
        </w:rPr>
        <w:t xml:space="preserve"> are those that result in scenarios where curtailing livestock antibiotic usage has a greater relative increase in </w:t>
      </w:r>
      <w:r w:rsidR="00CC7C17" w:rsidRPr="00C53D33">
        <w:rPr>
          <w:rFonts w:cstheme="minorHAnsi"/>
          <w:bCs/>
        </w:rPr>
        <w:t>daily incidence</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CC7C17">
        <w:rPr>
          <w:rFonts w:cstheme="minorHAnsi"/>
          <w:bCs/>
        </w:rPr>
        <w:t xml:space="preserve"> </w:t>
      </w:r>
      <w:r w:rsidRPr="00D67AE7">
        <w:rPr>
          <w:rFonts w:cstheme="minorHAnsi"/>
        </w:rPr>
        <w:t>Th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Pr="003C4859">
        <w:rPr>
          <w:rFonts w:cstheme="minorHAnsi"/>
        </w:rPr>
        <w:t xml:space="preserve"> parameter values, 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F1415A">
        <w:rPr>
          <w:rFonts w:cstheme="minorHAnsi"/>
          <w:bCs/>
        </w:rPr>
        <w:t>13</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1914E464" w:rsidR="00F06C62" w:rsidRDefault="008B1C3F" w:rsidP="008D5DB0">
      <w:pPr>
        <w:pStyle w:val="NoSpacing"/>
        <w:spacing w:line="360" w:lineRule="auto"/>
        <w:jc w:val="both"/>
        <w:rPr>
          <w:rFonts w:cstheme="minorHAnsi"/>
        </w:rPr>
      </w:pPr>
      <w:r w:rsidRPr="008B1C3F">
        <w:rPr>
          <w:rFonts w:cstheme="minorHAnsi"/>
          <w:noProof/>
          <w:lang w:eastAsia="en-GB"/>
        </w:rPr>
        <w:lastRenderedPageBreak/>
        <w:drawing>
          <wp:inline distT="0" distB="0" distL="0" distR="0" wp14:anchorId="6F047336" wp14:editId="56F7AC10">
            <wp:extent cx="5731510" cy="5731510"/>
            <wp:effectExtent l="0" t="0" r="2540" b="2540"/>
            <wp:docPr id="19" name="Picture 19" descr="\\csce.datastore.ed.ac.uk\csce\biology\users\s1678248\PhD\Chapter_2\Figures\comb_data\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Sensitivit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3"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3"/>
    <w:p w14:paraId="119CEF84" w14:textId="77777777" w:rsidR="008D5DB0" w:rsidRPr="00D67AE7" w:rsidRDefault="008D5DB0" w:rsidP="008D5DB0">
      <w:pPr>
        <w:pStyle w:val="NoSpacing"/>
        <w:spacing w:line="360" w:lineRule="auto"/>
        <w:jc w:val="both"/>
        <w:rPr>
          <w:rFonts w:cstheme="minorHAnsi"/>
        </w:rPr>
      </w:pPr>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as identified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360E7639" w:rsidR="008D5DB0" w:rsidRPr="003C4859" w:rsidRDefault="008D5DB0" w:rsidP="008D5DB0">
      <w:pPr>
        <w:pStyle w:val="NoSpacing"/>
        <w:spacing w:line="360" w:lineRule="auto"/>
        <w:jc w:val="both"/>
        <w:rPr>
          <w:rFonts w:cstheme="minorHAnsi"/>
        </w:rPr>
      </w:pPr>
      <w:r w:rsidRPr="00D67AE7">
        <w:rPr>
          <w:rFonts w:cstheme="minorHAnsi"/>
        </w:rPr>
        <w:lastRenderedPageBreak/>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4</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03819486" w14:textId="1D2B7FF2" w:rsidR="00CC7C17" w:rsidRPr="003C4859" w:rsidRDefault="00CC7C17" w:rsidP="008D5DB0">
      <w:pPr>
        <w:pStyle w:val="NoSpacing"/>
        <w:spacing w:line="360" w:lineRule="auto"/>
        <w:jc w:val="both"/>
        <w:rPr>
          <w:rFonts w:cstheme="minorHAnsi"/>
        </w:rPr>
      </w:pPr>
    </w:p>
    <w:p w14:paraId="7BA3E945" w14:textId="2CBEB16E"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w:t>
      </w:r>
      <w:proofErr w:type="spellStart"/>
      <w:r w:rsidRPr="003C4859">
        <w:rPr>
          <w:rFonts w:cstheme="minorHAnsi"/>
        </w:rPr>
        <w:t>pCU</w:t>
      </w:r>
      <w:proofErr w:type="spellEnd"/>
      <w:r w:rsidRPr="003C4859">
        <w:rPr>
          <w:rFonts w:cstheme="minorHAnsi"/>
        </w:rPr>
        <w:t>) and a prevention of increases in</w:t>
      </w:r>
      <w:r w:rsidR="00175239" w:rsidRPr="003C4859">
        <w:rPr>
          <w:rFonts w:cstheme="minorHAnsi"/>
        </w:rPr>
        <w:t xml:space="preserve"> daily incidence </w:t>
      </w:r>
      <w:r w:rsidRPr="003C4859">
        <w:rPr>
          <w:rFonts w:cstheme="minorHAnsi"/>
        </w:rPr>
        <w:t>above what is currently obse</w:t>
      </w:r>
      <w:r w:rsidR="00175239" w:rsidRPr="003C4859">
        <w:rPr>
          <w:rFonts w:cstheme="minorHAnsi"/>
        </w:rPr>
        <w:t>rved for human salmonellosis (0.593</w:t>
      </w:r>
      <w:r w:rsidRPr="003C4859">
        <w:rPr>
          <w:rFonts w:cstheme="minorHAnsi"/>
        </w:rPr>
        <w:t xml:space="preserve"> per 100,000). </w:t>
      </w:r>
      <w:r w:rsidR="00CC7C17" w:rsidRPr="003C4859">
        <w:rPr>
          <w:rFonts w:cstheme="minorHAnsi"/>
        </w:rPr>
        <w:t>Both β</w:t>
      </w:r>
      <w:r w:rsidR="00CC7C17" w:rsidRPr="003C4859">
        <w:rPr>
          <w:rFonts w:cstheme="minorHAnsi"/>
          <w:vertAlign w:val="subscript"/>
        </w:rPr>
        <w:t>AA</w:t>
      </w:r>
      <w:r w:rsidR="00CC7C17" w:rsidRPr="003C4859">
        <w:rPr>
          <w:rFonts w:cstheme="minorHAnsi"/>
        </w:rPr>
        <w:t xml:space="preserve"> and ζ parameters were </w:t>
      </w:r>
      <w:r w:rsidR="00175239" w:rsidRPr="003C4859">
        <w:rPr>
          <w:rFonts w:cstheme="minorHAnsi"/>
        </w:rPr>
        <w:t>also</w:t>
      </w:r>
      <w:r w:rsidR="00CC7C17" w:rsidRPr="003C4859">
        <w:rPr>
          <w:rFonts w:cstheme="minorHAnsi"/>
        </w:rPr>
        <w:t xml:space="preserve"> </w:t>
      </w:r>
      <w:r w:rsidR="00175239" w:rsidRPr="003C4859">
        <w:rPr>
          <w:rFonts w:cstheme="minorHAnsi"/>
        </w:rPr>
        <w:t>explored</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96CF1">
        <w:instrText xml:space="preserve"> ADDIN EN.CITE &lt;EndNote&gt;&lt;Cite&gt;&lt;Author&gt;Department for Environment&lt;/Author&gt;&lt;Year&gt;2015&lt;/Year&gt;&lt;RecNum&gt;227&lt;/RecNum&gt;&lt;DisplayText&gt;(36, 37)&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96CF1">
        <w:rPr>
          <w:noProof/>
        </w:rPr>
        <w:t>(36, 37)</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r w:rsidRPr="003C4859">
        <w:rPr>
          <w:rFonts w:cstheme="minorHAnsi"/>
          <w:vertAlign w:val="subscript"/>
        </w:rPr>
        <w:t xml:space="preserve"> </w:t>
      </w:r>
      <w:r w:rsidRPr="003C4859">
        <w:rPr>
          <w:rFonts w:cstheme="minorHAnsi"/>
        </w:rPr>
        <w:t>(</w:t>
      </w:r>
      <w:r w:rsidR="006849B8" w:rsidRPr="003C4859">
        <w:rPr>
          <w:rFonts w:cstheme="minorHAnsi"/>
        </w:rPr>
        <w:t>0% - 30</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1E594A9B" w:rsidR="0084700F" w:rsidRPr="004F3AF2" w:rsidRDefault="00916928" w:rsidP="008D5DB0">
      <w:pPr>
        <w:pStyle w:val="NoSpacing"/>
        <w:spacing w:line="360" w:lineRule="auto"/>
        <w:jc w:val="center"/>
        <w:rPr>
          <w:rFonts w:cstheme="minorHAnsi"/>
        </w:rPr>
      </w:pPr>
      <w:r w:rsidRPr="00916928">
        <w:rPr>
          <w:rFonts w:cstheme="minorHAnsi"/>
          <w:noProof/>
          <w:lang w:eastAsia="en-GB"/>
        </w:rPr>
        <w:lastRenderedPageBreak/>
        <w:drawing>
          <wp:inline distT="0" distB="0" distL="0" distR="0" wp14:anchorId="23B1F530" wp14:editId="532626B8">
            <wp:extent cx="3200400" cy="6400800"/>
            <wp:effectExtent l="0" t="0" r="0" b="0"/>
            <wp:docPr id="7" name="Picture 7" descr="\\csce.datastore.ed.ac.uk\csce\biology\users\s1678248\PhD\Chapter_2\Figures\comb_data\HeatMapcomb_s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HeatMapcomb_sol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2724" cy="6405448"/>
                    </a:xfrm>
                    <a:prstGeom prst="rect">
                      <a:avLst/>
                    </a:prstGeom>
                    <a:noFill/>
                    <a:ln>
                      <a:noFill/>
                    </a:ln>
                  </pic:spPr>
                </pic:pic>
              </a:graphicData>
            </a:graphic>
          </wp:inline>
        </w:drawing>
      </w:r>
    </w:p>
    <w:p w14:paraId="7B3AD803" w14:textId="55B13300" w:rsidR="008D5DB0" w:rsidRPr="00D67AE7"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salmonellosis </w:t>
      </w:r>
      <w:r w:rsidR="008D5DB0" w:rsidRPr="00D67AE7">
        <w:rPr>
          <w:rFonts w:cstheme="minorHAnsi"/>
          <w:b/>
        </w:rPr>
        <w:t xml:space="preserve"> under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592E4B8F" w14:textId="45FB94C2" w:rsidR="00697720" w:rsidRDefault="00986E3F" w:rsidP="008D5DB0">
      <w:pPr>
        <w:pStyle w:val="NoSpacing"/>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175239" w:rsidRPr="00175239">
        <w:rPr>
          <w:rFonts w:cstheme="minorHAnsi"/>
          <w:highlight w:val="yellow"/>
        </w:rPr>
        <w:t>X</w:t>
      </w:r>
      <w:r w:rsidR="00836F29" w:rsidRPr="00737B8B">
        <w:rPr>
          <w:rFonts w:cstheme="minorHAnsi"/>
        </w:rPr>
        <w:t>%</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53D33">
        <w:rPr>
          <w:rFonts w:cstheme="minorHAnsi"/>
        </w:rPr>
        <w:t xml:space="preserve">, </w:t>
      </w:r>
      <w:r w:rsidR="00C53D33" w:rsidRPr="00175239">
        <w:rPr>
          <w:rFonts w:cstheme="minorHAnsi"/>
          <w:highlight w:val="yellow"/>
        </w:rPr>
        <w:t>X</w:t>
      </w:r>
      <w:r w:rsidR="00C53D33" w:rsidRPr="00737B8B">
        <w:rPr>
          <w:rFonts w:cstheme="minorHAnsi"/>
        </w:rPr>
        <w:t xml:space="preserve"> % </w:t>
      </w:r>
      <w:r w:rsidR="00C53D33">
        <w:rPr>
          <w:rFonts w:cstheme="minorHAnsi"/>
        </w:rPr>
        <w:t>and</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across any </w:t>
      </w:r>
      <w:r w:rsidR="00E05825">
        <w:rPr>
          <w:rFonts w:cstheme="minorHAnsi"/>
        </w:rPr>
        <w:t xml:space="preserve">of the considered case </w:t>
      </w:r>
      <w:r w:rsidR="00E05825" w:rsidRPr="00DE44D6">
        <w:rPr>
          <w:rFonts w:cstheme="minorHAnsi"/>
        </w:rPr>
        <w:t xml:space="preserve">studies, with only a near-complete reduction </w:t>
      </w:r>
      <w:r w:rsidR="00DE44D6" w:rsidRPr="00DE44D6">
        <w:rPr>
          <w:rFonts w:cstheme="minorHAnsi"/>
        </w:rPr>
        <w:t>β</w:t>
      </w:r>
      <w:r w:rsidR="00DE44D6" w:rsidRPr="00DE44D6">
        <w:rPr>
          <w:rFonts w:cstheme="minorHAnsi"/>
          <w:vertAlign w:val="subscript"/>
        </w:rPr>
        <w:t>AA</w:t>
      </w:r>
      <w:r w:rsidR="00DE44D6" w:rsidRPr="00DE44D6">
        <w:rPr>
          <w:rFonts w:cstheme="minorHAnsi"/>
        </w:rPr>
        <w:t xml:space="preserve">/ζ required to </w:t>
      </w:r>
      <w:r w:rsidR="00E05825" w:rsidRPr="00DE44D6">
        <w:rPr>
          <w:rFonts w:cstheme="minorHAnsi"/>
        </w:rPr>
        <w:t>achieve mitigation below baseline (Figure S1</w:t>
      </w:r>
      <w:r w:rsidR="00F1415A">
        <w:rPr>
          <w:rFonts w:cstheme="minorHAnsi"/>
        </w:rPr>
        <w:t>5</w:t>
      </w:r>
      <w:r w:rsidR="00E05825" w:rsidRPr="00DE44D6">
        <w:rPr>
          <w:rFonts w:cstheme="minorHAnsi"/>
        </w:rPr>
        <w:t>)</w:t>
      </w:r>
      <w:r w:rsidRPr="00DE44D6">
        <w:rPr>
          <w:rFonts w:cstheme="minorHAnsi"/>
        </w:rPr>
        <w:t>. This corroborates</w:t>
      </w:r>
      <w:r w:rsidRPr="003C4859">
        <w:rPr>
          <w:rFonts w:cstheme="minorHAnsi"/>
        </w:rPr>
        <w:t xml:space="preserve"> the preceding sensitivity analysis suggesting that controlling animal-to-human transmission is vital to 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F90F53A" w14:textId="271CACE2" w:rsidR="00737B8B" w:rsidRDefault="00737B8B" w:rsidP="008D5DB0">
      <w:pPr>
        <w:pStyle w:val="NoSpacing"/>
      </w:pPr>
    </w:p>
    <w:p w14:paraId="633E3F95" w14:textId="3142795F" w:rsidR="005E0DB4" w:rsidRDefault="005E0DB4" w:rsidP="008D5DB0">
      <w:pPr>
        <w:pStyle w:val="NoSpacing"/>
      </w:pPr>
    </w:p>
    <w:p w14:paraId="5E36ED74" w14:textId="7C4060F7" w:rsidR="005E0DB4" w:rsidRDefault="005E0DB4" w:rsidP="008D5DB0">
      <w:pPr>
        <w:pStyle w:val="NoSpacing"/>
      </w:pPr>
    </w:p>
    <w:p w14:paraId="4CD4DE2A" w14:textId="1D5BC39B" w:rsidR="005E0DB4" w:rsidRDefault="005E0DB4"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0256090F" w:rsidR="00737B8B" w:rsidRDefault="00737B8B"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 xml:space="preserve">typhoidal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r w:rsidR="00B16CB4" w:rsidRPr="00B87C52">
        <w:rPr>
          <w:rFonts w:cstheme="minorHAnsi"/>
        </w:rPr>
        <w:t>were found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4AD0CDEC"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496CF1">
        <w:instrText xml:space="preserve"> ADDIN EN.CITE &lt;EndNote&gt;&lt;Cite&gt;&lt;Author&gt;Department for Environment&lt;/Author&gt;&lt;Year&gt;2015&lt;/Year&gt;&lt;RecNum&gt;227&lt;/RecNum&gt;&lt;DisplayText&gt;(36, 38)&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496CF1">
        <w:rPr>
          <w:noProof/>
        </w:rPr>
        <w:t>(36, 38)</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should not be interpreted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by ensuring clean livestock environs and good livestock health is important to prevent large increases in daily incidence occurring when livestock antibiotics are curtailed.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76E4BCBA"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sidRPr="003C4859">
        <w:rPr>
          <w:rFonts w:cstheme="minorHAnsi"/>
        </w:rPr>
        <w:t xml:space="preserve">human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 </w:instrText>
      </w:r>
      <w:r w:rsidR="00496CF1">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DATA </w:instrText>
      </w:r>
      <w:r w:rsidR="00496CF1">
        <w:fldChar w:fldCharType="end"/>
      </w:r>
      <w:r w:rsidR="00FE124D" w:rsidRPr="003C4859">
        <w:fldChar w:fldCharType="separate"/>
      </w:r>
      <w:r w:rsidR="00496CF1">
        <w:rPr>
          <w:noProof/>
        </w:rPr>
        <w:t>(18, 39, 40)</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r w:rsidR="00DE7BBF">
        <w:rPr>
          <w:rFonts w:cstheme="minorHAnsi"/>
        </w:rPr>
        <w:t xml:space="preserve">can be </w:t>
      </w:r>
      <w:r w:rsidR="00FE124D">
        <w:rPr>
          <w:rFonts w:cstheme="minorHAnsi"/>
        </w:rPr>
        <w:t xml:space="preserve">considered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moderate strength biosecurity interventions are sufficient to control any detrimental </w:t>
      </w:r>
      <w:r w:rsidRPr="00D67AE7">
        <w:rPr>
          <w:rFonts w:cstheme="minorHAnsi"/>
        </w:rPr>
        <w:lastRenderedPageBreak/>
        <w:t xml:space="preserve">human health effects following curtailment, if this “worst case scenario” is a reality, it is likely that the effects of this scenario could be mitigated. </w:t>
      </w:r>
    </w:p>
    <w:p w14:paraId="661F16F9" w14:textId="77777777" w:rsidR="00E05825" w:rsidRDefault="00E05825" w:rsidP="00AA5EAF">
      <w:pPr>
        <w:pStyle w:val="NoSpacing"/>
        <w:spacing w:line="360" w:lineRule="auto"/>
        <w:jc w:val="both"/>
        <w:rPr>
          <w:rFonts w:cstheme="minorHAnsi"/>
        </w:rPr>
      </w:pPr>
    </w:p>
    <w:p w14:paraId="7B3CF492" w14:textId="4C077208"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F1415A">
        <w:rPr>
          <w:rFonts w:cstheme="minorHAnsi"/>
        </w:rPr>
        <w:t>6</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F545E4" w:rsidRPr="003C4859">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Further experimental and epidemiological studies must be conducted to confirm the impact of sub-therapeutic and therapeutic antibiotic usage on the period of livestock infectious shedding</w:t>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2512E292" w:rsidR="000331DE" w:rsidRPr="009D6A95" w:rsidRDefault="00C74C7E" w:rsidP="008D5DB0">
      <w:pPr>
        <w:pStyle w:val="NoSpacing"/>
        <w:spacing w:line="360" w:lineRule="auto"/>
        <w:jc w:val="both"/>
        <w:rPr>
          <w:rFonts w:cstheme="minorHAnsi"/>
        </w:rPr>
      </w:pPr>
      <w:r w:rsidRPr="003C4859">
        <w:rPr>
          <w:rFonts w:cstheme="minorHAnsi"/>
        </w:rPr>
        <w:t>We note that the existence of the ζ parameter prevents the model from being conside</w:t>
      </w:r>
      <w:r w:rsidR="00C761DB" w:rsidRPr="003C4859">
        <w:rPr>
          <w:rFonts w:cstheme="minorHAnsi"/>
        </w:rPr>
        <w:t>red a neutral-null model (cite) due to the presence of “immigration infections” not tractable to infections at t = 0. However, the exclusion of ζ was found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Additionally, as the aim of the model was not to specifically characterise the evolutionary dynamics underlying coexistence, we can justify the exclusion of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496CF1">
        <w:instrText xml:space="preserve"> ADDIN EN.CITE &lt;EndNote&gt;&lt;Cite&gt;&lt;Author&gt;Davies&lt;/Author&gt;&lt;Year&gt;2019&lt;/Year&gt;&lt;RecNum&gt;272&lt;/RecNum&gt;&lt;DisplayText&gt;(41)&lt;/DisplayText&gt;&lt;record&gt;&lt;rec-number&gt;272&lt;/rec-number&gt;&lt;foreign-keys&gt;&lt;key app="EN" db-id="fsts22ax5rxrp6ea59ipwpp69ts0e0ft9etx" timestamp="1635178111"&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496CF1">
        <w:rPr>
          <w:noProof/>
        </w:rPr>
        <w:t>(41)</w:t>
      </w:r>
      <w:r w:rsidR="00496CF1">
        <w:fldChar w:fldCharType="end"/>
      </w:r>
      <w:r w:rsidR="009D6A95" w:rsidRPr="00EC6866">
        <w:t>.</w:t>
      </w:r>
    </w:p>
    <w:p w14:paraId="0BE977D6" w14:textId="77777777" w:rsidR="000331DE" w:rsidRPr="00D67AE7" w:rsidRDefault="000331DE" w:rsidP="008D5DB0">
      <w:pPr>
        <w:pStyle w:val="NoSpacing"/>
        <w:spacing w:line="360" w:lineRule="auto"/>
        <w:jc w:val="both"/>
      </w:pPr>
    </w:p>
    <w:p w14:paraId="51C34DF4" w14:textId="4AAE836A" w:rsidR="009C19B7" w:rsidRPr="003C4859"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studies which aim to predict the impact of livestock interventions. </w:t>
      </w:r>
      <w:r w:rsidR="00F518A6" w:rsidRPr="00D67AE7">
        <w:rPr>
          <w:rFonts w:cstheme="minorHAnsi"/>
        </w:rPr>
        <w:t xml:space="preserve">Additionally, future 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70B8CCB3" w:rsidR="00B609F0" w:rsidRPr="005D1AA1" w:rsidRDefault="009A1316" w:rsidP="00B609F0">
      <w:pPr>
        <w:pStyle w:val="NoSpacing"/>
        <w:spacing w:line="360" w:lineRule="auto"/>
        <w:jc w:val="both"/>
        <w:rPr>
          <w:rFonts w:cstheme="minorHAnsi"/>
        </w:rPr>
      </w:pPr>
      <w:r w:rsidRPr="005D1AA1">
        <w:rPr>
          <w:rFonts w:cstheme="minorHAnsi"/>
        </w:rPr>
        <w:lastRenderedPageBreak/>
        <w:t>We note that bans of livestock antibiotics such as avoparcin ha</w:t>
      </w:r>
      <w:r w:rsidR="00382C35" w:rsidRPr="005D1AA1">
        <w:rPr>
          <w:rFonts w:cstheme="minorHAnsi"/>
        </w:rPr>
        <w:t>ve</w:t>
      </w:r>
      <w:r w:rsidRPr="005D1AA1">
        <w:rPr>
          <w:rFonts w:cstheme="minorHAnsi"/>
        </w:rPr>
        <w:t xml:space="preserve"> been followed by sharp decreases in the prevalence of </w:t>
      </w:r>
      <w:r w:rsidR="00F545E4">
        <w:rPr>
          <w:rFonts w:cstheme="minorHAnsi"/>
        </w:rPr>
        <w:t xml:space="preserve">glycopeptide resistant </w:t>
      </w:r>
      <w:proofErr w:type="spellStart"/>
      <w:r w:rsidR="00F545E4" w:rsidRPr="00F545E4">
        <w:rPr>
          <w:rFonts w:cstheme="minorHAnsi"/>
          <w:i/>
        </w:rPr>
        <w:t>E.faecium</w:t>
      </w:r>
      <w:proofErr w:type="spellEnd"/>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F545E4">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resistance in livestock. Hierarchical statistical models should be used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496CF1">
        <w:rPr>
          <w:rFonts w:cstheme="minorHAnsi"/>
        </w:rPr>
        <w:instrText xml:space="preserve"> ADDIN EN.CITE &lt;EndNote&gt;&lt;Cite&gt;&lt;Author&gt;Van Boeckel&lt;/Author&gt;&lt;Year&gt;2019&lt;/Year&gt;&lt;RecNum&gt;231&lt;/RecNum&gt;&lt;DisplayText&gt;(42)&lt;/DisplayText&gt;&lt;record&gt;&lt;rec-number&gt;231&lt;/rec-number&gt;&lt;foreign-keys&gt;&lt;key app="EN" db-id="fsts22ax5rxrp6ea59ipwpp69ts0e0ft9etx" timestamp="1635174931"&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496CF1">
        <w:rPr>
          <w:rFonts w:cstheme="minorHAnsi"/>
          <w:noProof/>
        </w:rPr>
        <w:t>(42)</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42BF923E"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as not intended </w:t>
      </w:r>
      <w:r w:rsidR="005D69A1" w:rsidRPr="005D1AA1">
        <w:rPr>
          <w:rFonts w:cstheme="minorHAnsi"/>
        </w:rPr>
        <w:t>to predict the definitive consequences following alterations in livestock antibiotic usage</w:t>
      </w:r>
      <w:r w:rsidR="00557F17" w:rsidRPr="005D1AA1">
        <w:rPr>
          <w:rFonts w:cstheme="minorHAnsi"/>
        </w:rPr>
        <w:t>. Rather the ABC-SMC approach was used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1D720A31" w:rsidR="00DF5944" w:rsidRDefault="005D1AA1" w:rsidP="008D5DB0">
      <w:pPr>
        <w:pStyle w:val="NoSpacing"/>
        <w:spacing w:line="360" w:lineRule="auto"/>
        <w:jc w:val="both"/>
        <w:rPr>
          <w:rFonts w:cstheme="minorHAnsi"/>
        </w:rPr>
      </w:pPr>
      <w:r>
        <w:rPr>
          <w:rFonts w:cstheme="minorHAnsi"/>
        </w:rPr>
        <w:t>Th</w:t>
      </w:r>
      <w:r w:rsidR="0084160B">
        <w:rPr>
          <w:rFonts w:cstheme="minorHAnsi"/>
        </w:rPr>
        <w:t xml:space="preserve">is results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may be completely 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 xml:space="preserve">health” attitude and </w:t>
      </w:r>
      <w:r w:rsidR="00DF5944">
        <w:rPr>
          <w:rFonts w:cstheme="minorHAnsi"/>
        </w:rPr>
        <w:t>an</w:t>
      </w:r>
      <w:r w:rsidR="00DF5944" w:rsidRPr="00DF5944">
        <w:rPr>
          <w:rFonts w:cstheme="minorHAnsi"/>
        </w:rPr>
        <w:t xml:space="preserve"> </w:t>
      </w:r>
      <w:r w:rsidR="00DF5944" w:rsidRPr="00D67AE7">
        <w:rPr>
          <w:rFonts w:cstheme="minorHAnsi"/>
        </w:rPr>
        <w:t>intensifying focus on improving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lastRenderedPageBreak/>
        <w:t>REFERENCES</w:t>
      </w:r>
    </w:p>
    <w:p w14:paraId="314DC130" w14:textId="77777777" w:rsidR="00A354EE" w:rsidRPr="00A354EE" w:rsidRDefault="00775151" w:rsidP="00A354EE">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A354EE" w:rsidRPr="00A354EE">
        <w:t>1.</w:t>
      </w:r>
      <w:r w:rsidR="00A354EE" w:rsidRPr="00A354EE">
        <w:tab/>
        <w:t>Woolhouse M, Ward M, van Bunnik B, Farrar J. Antimicrobial resistance in humans, livestock and the wider environment. Philos Trans R Soc Lond B Biol Sci. 2015;370(1670):20140083.</w:t>
      </w:r>
    </w:p>
    <w:p w14:paraId="15E3167B" w14:textId="77777777" w:rsidR="00A354EE" w:rsidRPr="00A354EE" w:rsidRDefault="00A354EE" w:rsidP="00A354EE">
      <w:pPr>
        <w:pStyle w:val="EndNoteBibliography"/>
        <w:spacing w:after="0"/>
      </w:pPr>
      <w:r w:rsidRPr="00A354EE">
        <w:t>2.</w:t>
      </w:r>
      <w:r w:rsidRPr="00A354EE">
        <w:tab/>
        <w:t>IP/05/1687 - Ban on antibiotics as growth promoters in animal feed enters into effect [press release]. Brussels: European Commission, 22/12/2005 2005.</w:t>
      </w:r>
    </w:p>
    <w:p w14:paraId="32813751" w14:textId="77777777" w:rsidR="00A354EE" w:rsidRPr="00A354EE" w:rsidRDefault="00A354EE" w:rsidP="00A354EE">
      <w:pPr>
        <w:pStyle w:val="EndNoteBibliography"/>
        <w:spacing w:after="0"/>
      </w:pPr>
      <w:r w:rsidRPr="00A354EE">
        <w:t>3.</w:t>
      </w:r>
      <w:r w:rsidRPr="00A354EE">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77034B73" w14:textId="77777777" w:rsidR="00A354EE" w:rsidRPr="00A354EE" w:rsidRDefault="00A354EE" w:rsidP="00A354EE">
      <w:pPr>
        <w:pStyle w:val="EndNoteBibliography"/>
        <w:spacing w:after="0"/>
      </w:pPr>
      <w:r w:rsidRPr="00A354EE">
        <w:t>4.</w:t>
      </w:r>
      <w:r w:rsidRPr="00A354EE">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7E3C5FC8" w14:textId="77777777" w:rsidR="00A354EE" w:rsidRPr="00A354EE" w:rsidRDefault="00A354EE" w:rsidP="00A354EE">
      <w:pPr>
        <w:pStyle w:val="EndNoteBibliography"/>
        <w:spacing w:after="0"/>
      </w:pPr>
      <w:r w:rsidRPr="00A354EE">
        <w:t>5.</w:t>
      </w:r>
      <w:r w:rsidRPr="00A354EE">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69ED06A2" w14:textId="77777777" w:rsidR="00A354EE" w:rsidRPr="00A354EE" w:rsidRDefault="00A354EE" w:rsidP="00A354EE">
      <w:pPr>
        <w:pStyle w:val="EndNoteBibliography"/>
        <w:spacing w:after="0"/>
      </w:pPr>
      <w:r w:rsidRPr="00A354EE">
        <w:t>6.</w:t>
      </w:r>
      <w:r w:rsidRPr="00A354EE">
        <w:tab/>
        <w:t>Casewell M, Friis C, Marco E, McMullin P, Phillips I. The European ban on growth-promoting antibiotics and emerging consequences for human and animal health. J Antimicrob Chemoth. 2003;52(2):159-61.</w:t>
      </w:r>
    </w:p>
    <w:p w14:paraId="2D69CF8D" w14:textId="77777777" w:rsidR="00A354EE" w:rsidRPr="00A354EE" w:rsidRDefault="00A354EE" w:rsidP="00A354EE">
      <w:pPr>
        <w:pStyle w:val="EndNoteBibliography"/>
        <w:spacing w:after="0"/>
      </w:pPr>
      <w:r w:rsidRPr="00A354EE">
        <w:t>7.</w:t>
      </w:r>
      <w:r w:rsidRPr="00A354EE">
        <w:tab/>
        <w:t>Schlundt J, Aarestrup FM. Commentary: Benefits and risks of antimicrobial use in food-producing animals. Frontiers in microbiology. 2017;8:181.</w:t>
      </w:r>
    </w:p>
    <w:p w14:paraId="754049D1" w14:textId="77777777" w:rsidR="00A354EE" w:rsidRPr="00A354EE" w:rsidRDefault="00A354EE" w:rsidP="00A354EE">
      <w:pPr>
        <w:pStyle w:val="EndNoteBibliography"/>
        <w:spacing w:after="0"/>
      </w:pPr>
      <w:r w:rsidRPr="00A354EE">
        <w:t>8.</w:t>
      </w:r>
      <w:r w:rsidRPr="00A354EE">
        <w:tab/>
        <w:t>Aarestrup FM. The livestock reservoir for antimicrobial resistance: a personal view on changing patterns of risks, effects of interventions and the way forward. Philos Trans R Soc Lond B Biol Sci. 2015;370(1670):20140085.</w:t>
      </w:r>
    </w:p>
    <w:p w14:paraId="0684F18E" w14:textId="77777777" w:rsidR="00A354EE" w:rsidRPr="00A354EE" w:rsidRDefault="00A354EE" w:rsidP="00A354EE">
      <w:pPr>
        <w:pStyle w:val="EndNoteBibliography"/>
        <w:spacing w:after="0"/>
      </w:pPr>
      <w:r w:rsidRPr="00A354EE">
        <w:t>9.</w:t>
      </w:r>
      <w:r w:rsidRPr="00A354EE">
        <w:tab/>
        <w:t>Phillips I, Casewell M, Cox T, De Groot B, Friis C, Jones R, et al. Does the use of antibiotics in food animals pose a risk to human health? A critical review of published data. J Antimicrob Chemoth. 2004;53(1):28-52.</w:t>
      </w:r>
    </w:p>
    <w:p w14:paraId="160B9312" w14:textId="77777777" w:rsidR="00A354EE" w:rsidRPr="00A354EE" w:rsidRDefault="00A354EE" w:rsidP="00A354EE">
      <w:pPr>
        <w:pStyle w:val="EndNoteBibliography"/>
        <w:spacing w:after="0"/>
      </w:pPr>
      <w:r w:rsidRPr="00A354EE">
        <w:t>10.</w:t>
      </w:r>
      <w:r w:rsidRPr="00A354EE">
        <w:tab/>
        <w:t>EUR‐Lex. Regulation (EU) 2019/6 of the European Parliament and of the Council of 11 December 2018 on veterinary medicinal products and repealing Directive 2001/82/EC. 2019.</w:t>
      </w:r>
    </w:p>
    <w:p w14:paraId="5175972F" w14:textId="77777777" w:rsidR="00A354EE" w:rsidRPr="00A354EE" w:rsidRDefault="00A354EE" w:rsidP="00A354EE">
      <w:pPr>
        <w:pStyle w:val="EndNoteBibliography"/>
        <w:spacing w:after="0"/>
      </w:pPr>
      <w:r w:rsidRPr="00A354EE">
        <w:t>11.</w:t>
      </w:r>
      <w:r w:rsidRPr="00A354EE">
        <w:tab/>
        <w:t>Niewiadomska AM, Jayabalasingham B, Seidman JC, Willem L, Grenfell B, Spiro D, et al. Population-level mathematical modeling of antimicrobial resistance: a systematic review. BMC Med. 2019;17(1):81.</w:t>
      </w:r>
    </w:p>
    <w:p w14:paraId="5C081F56" w14:textId="77777777" w:rsidR="00A354EE" w:rsidRPr="00A354EE" w:rsidRDefault="00A354EE" w:rsidP="00A354EE">
      <w:pPr>
        <w:pStyle w:val="EndNoteBibliography"/>
        <w:spacing w:after="0"/>
      </w:pPr>
      <w:r w:rsidRPr="00A354EE">
        <w:t>12.</w:t>
      </w:r>
      <w:r w:rsidRPr="00A354EE">
        <w:tab/>
        <w:t>Spicknall IH, Foxman B, Marrs CF, Eisenberg JN. A modeling framework for the evolution and spread of antibiotic resistance: literature review and model categorization. American journal of epidemiology. 2013;178(4):508-20.</w:t>
      </w:r>
    </w:p>
    <w:p w14:paraId="05AEA9FE" w14:textId="77777777" w:rsidR="00A354EE" w:rsidRPr="00A354EE" w:rsidRDefault="00A354EE" w:rsidP="00A354EE">
      <w:pPr>
        <w:pStyle w:val="EndNoteBibliography"/>
        <w:spacing w:after="0"/>
      </w:pPr>
      <w:r w:rsidRPr="00A354EE">
        <w:t>13.</w:t>
      </w:r>
      <w:r w:rsidRPr="00A354EE">
        <w:tab/>
        <w:t>Caffrey N, Invik J, Waldner C, Ramsay D, Checkley S. Risk assessments evaluating foodborne antimicrobial resistance in humans: a scoping review. Microbial Risk Analysis. 2019;11:31-46.</w:t>
      </w:r>
    </w:p>
    <w:p w14:paraId="3546E8B4" w14:textId="77777777" w:rsidR="00A354EE" w:rsidRPr="00A354EE" w:rsidRDefault="00A354EE" w:rsidP="00A354EE">
      <w:pPr>
        <w:pStyle w:val="EndNoteBibliography"/>
        <w:spacing w:after="0"/>
      </w:pPr>
      <w:r w:rsidRPr="00A354EE">
        <w:t>14.</w:t>
      </w:r>
      <w:r w:rsidRPr="00A354EE">
        <w:tab/>
        <w:t>Alban L, Nielsen EO, Dahl J. A human health risk assessment for macrolide-resistant Campylobacter associated with the use of macrolides in Danish pig production. Prev Vet Med. 2008;83(2):115-29.</w:t>
      </w:r>
    </w:p>
    <w:p w14:paraId="289CAF0E" w14:textId="77777777" w:rsidR="00A354EE" w:rsidRPr="00A354EE" w:rsidRDefault="00A354EE" w:rsidP="00A354EE">
      <w:pPr>
        <w:pStyle w:val="EndNoteBibliography"/>
        <w:spacing w:after="0"/>
      </w:pPr>
      <w:r w:rsidRPr="00A354EE">
        <w:t>15.</w:t>
      </w:r>
      <w:r w:rsidRPr="00A354EE">
        <w:tab/>
        <w:t>Anderson SA, Woo RWY, Crawford LM. Risk assessment of the impact on human health of resistant Campylobacter jejuni from fluoroquinolone use in beef cattle. Food Control. 2001;12(1):13-25.</w:t>
      </w:r>
    </w:p>
    <w:p w14:paraId="43B42AB2" w14:textId="77777777" w:rsidR="00A354EE" w:rsidRPr="00A354EE" w:rsidRDefault="00A354EE" w:rsidP="00A354EE">
      <w:pPr>
        <w:pStyle w:val="EndNoteBibliography"/>
        <w:spacing w:after="0"/>
      </w:pPr>
      <w:r w:rsidRPr="00A354EE">
        <w:t>16.</w:t>
      </w:r>
      <w:r w:rsidRPr="00A354EE">
        <w:tab/>
        <w:t>Cox LA, Jr. Potential human health benefits of antibiotics used in food animals: a case study of virginiamycin. Environ Int. 2005;31(4):549-63.</w:t>
      </w:r>
    </w:p>
    <w:p w14:paraId="7284E6EF" w14:textId="77777777" w:rsidR="00A354EE" w:rsidRPr="00A354EE" w:rsidRDefault="00A354EE" w:rsidP="00A354EE">
      <w:pPr>
        <w:pStyle w:val="EndNoteBibliography"/>
        <w:spacing w:after="0"/>
      </w:pPr>
      <w:r w:rsidRPr="00A354EE">
        <w:t>17.</w:t>
      </w:r>
      <w:r w:rsidRPr="00A354EE">
        <w:tab/>
        <w:t>Hurd HS, Doores S, Hayes D, Mathew A, Maurer J, Silley P, et al. Public health consequences of macrolide use in food animals: a deterministic risk assessment. J Food Prot. 2004;67(5):980-92.</w:t>
      </w:r>
    </w:p>
    <w:p w14:paraId="5D71FBCD" w14:textId="77777777" w:rsidR="00A354EE" w:rsidRPr="00A354EE" w:rsidRDefault="00A354EE" w:rsidP="00A354EE">
      <w:pPr>
        <w:pStyle w:val="EndNoteBibliography"/>
        <w:spacing w:after="0"/>
      </w:pPr>
      <w:r w:rsidRPr="00A354EE">
        <w:t>18.</w:t>
      </w:r>
      <w:r w:rsidRPr="00A354EE">
        <w:tab/>
        <w:t>Marshall BM, Levy SB. Food animals and antimicrobials: impacts on human health. Clin Microbiol Rev. 2011;24(4):718-33.</w:t>
      </w:r>
    </w:p>
    <w:p w14:paraId="477CEBBA" w14:textId="77777777" w:rsidR="00A354EE" w:rsidRPr="00A354EE" w:rsidRDefault="00A354EE" w:rsidP="00A354EE">
      <w:pPr>
        <w:pStyle w:val="EndNoteBibliography"/>
        <w:spacing w:after="0"/>
      </w:pPr>
      <w:r w:rsidRPr="00A354EE">
        <w:lastRenderedPageBreak/>
        <w:t>19.</w:t>
      </w:r>
      <w:r w:rsidRPr="00A354EE">
        <w:tab/>
        <w:t>Kermack WO, McKendrick AG. A contribution to the mathematical theory of epidemics. Proceedings of the royal society of london Series A, Containing papers of a mathematical and physical character. 1927;115(772):700-21.</w:t>
      </w:r>
    </w:p>
    <w:p w14:paraId="4661914B" w14:textId="77777777" w:rsidR="00A354EE" w:rsidRPr="00A354EE" w:rsidRDefault="00A354EE" w:rsidP="00A354EE">
      <w:pPr>
        <w:pStyle w:val="EndNoteBibliography"/>
        <w:spacing w:after="0"/>
      </w:pPr>
      <w:r w:rsidRPr="00A354EE">
        <w:t>20.</w:t>
      </w:r>
      <w:r w:rsidRPr="00A354EE">
        <w:tab/>
        <w:t>Maisnier‐Patin S, Berg OG, Liljas L, Andersson DI. Compensatory adaptation to the deleterious effect of antibiotic resistance in Salmonella typhimurium. Mol Microbiol. 2002;46(2):355-66.</w:t>
      </w:r>
    </w:p>
    <w:p w14:paraId="01F339DF" w14:textId="77777777" w:rsidR="00A354EE" w:rsidRPr="00A354EE" w:rsidRDefault="00A354EE" w:rsidP="00A354EE">
      <w:pPr>
        <w:pStyle w:val="EndNoteBibliography"/>
        <w:spacing w:after="0"/>
      </w:pPr>
      <w:r w:rsidRPr="00A354EE">
        <w:t>21.</w:t>
      </w:r>
      <w:r w:rsidRPr="00A354EE">
        <w:tab/>
        <w:t>Toni T, Welch D, Strelkowa N, Ipsen A, Stumpf MP. Approximate Bayesian computation scheme for parameter inference and model selection in dynamical systems. J R Soc Interface. 2009;6(31):187-202.</w:t>
      </w:r>
    </w:p>
    <w:p w14:paraId="0E7321A3" w14:textId="77777777" w:rsidR="00A354EE" w:rsidRPr="00A354EE" w:rsidRDefault="00A354EE" w:rsidP="00A354EE">
      <w:pPr>
        <w:pStyle w:val="EndNoteBibliography"/>
        <w:spacing w:after="0"/>
      </w:pPr>
      <w:r w:rsidRPr="00A354EE">
        <w:t>22.</w:t>
      </w:r>
      <w:r w:rsidRPr="00A354EE">
        <w:tab/>
        <w:t>Authority EFS, Prevention ECfD, Control. The European Union summary report on antimicrobial resistance in zoonotic and indicator bacteria from humans, animals and food in 2014. EFSA journal. 2016;14(2):4380.</w:t>
      </w:r>
    </w:p>
    <w:p w14:paraId="6B193F8D" w14:textId="77777777" w:rsidR="00A354EE" w:rsidRPr="00A354EE" w:rsidRDefault="00A354EE" w:rsidP="00A354EE">
      <w:pPr>
        <w:pStyle w:val="EndNoteBibliography"/>
        <w:spacing w:after="0"/>
      </w:pPr>
      <w:r w:rsidRPr="00A354EE">
        <w:t>23.</w:t>
      </w:r>
      <w:r w:rsidRPr="00A354EE">
        <w:tab/>
        <w:t>Authority EFS, Prevention ECfD, Control. The European Union summary report on antimicrobial resistance in zoonotic and indicator bacteria from humans, animals and food in 2015. EFSA Journal. 2017;15(2):e04694.</w:t>
      </w:r>
    </w:p>
    <w:p w14:paraId="6872EFA2" w14:textId="77777777" w:rsidR="00A354EE" w:rsidRPr="00A354EE" w:rsidRDefault="00A354EE" w:rsidP="00A354EE">
      <w:pPr>
        <w:pStyle w:val="EndNoteBibliography"/>
        <w:spacing w:after="0"/>
      </w:pPr>
      <w:r w:rsidRPr="00A354EE">
        <w:t>24.</w:t>
      </w:r>
      <w:r w:rsidRPr="00A354EE">
        <w:tab/>
        <w:t>Authority EFS, Prevention ECfD, Control. The European Union summary report on antimicrobial resistance in zoonotic and indicator bacteria from humans, animals and food in 2016. EFSA Journal. 2018;16(2):e05182.</w:t>
      </w:r>
    </w:p>
    <w:p w14:paraId="2D831465" w14:textId="77777777" w:rsidR="00A354EE" w:rsidRPr="00A354EE" w:rsidRDefault="00A354EE" w:rsidP="00A354EE">
      <w:pPr>
        <w:pStyle w:val="EndNoteBibliography"/>
        <w:spacing w:after="0"/>
      </w:pPr>
      <w:r w:rsidRPr="00A354EE">
        <w:t>25.</w:t>
      </w:r>
      <w:r w:rsidRPr="00A354EE">
        <w:tab/>
        <w:t>Authority EFS, Prevention ECfD, Control. The European Union summary report on antimicrobial resistance in zoonotic and indicator bacteria from humans, animals and food in 2017. EFSA Journal. 2019;17(2):e05598.</w:t>
      </w:r>
    </w:p>
    <w:p w14:paraId="69D1F943" w14:textId="77777777" w:rsidR="00A354EE" w:rsidRPr="00A354EE" w:rsidRDefault="00A354EE" w:rsidP="00A354EE">
      <w:pPr>
        <w:pStyle w:val="EndNoteBibliography"/>
        <w:spacing w:after="0"/>
      </w:pPr>
      <w:r w:rsidRPr="00A354EE">
        <w:t>26.</w:t>
      </w:r>
      <w:r w:rsidRPr="00A354EE">
        <w:tab/>
        <w:t>Authority EFS, Prevention ECfD, Control. The European Union Summary Report on Antimicrobial Resistance in zoonotic and indicator bacteria from humans, animals and food in 2017/2018. EFSA Journal. 2020;18(3):e06007.</w:t>
      </w:r>
    </w:p>
    <w:p w14:paraId="3C15F28E" w14:textId="77777777" w:rsidR="00A354EE" w:rsidRPr="00A354EE" w:rsidRDefault="00A354EE" w:rsidP="00A354EE">
      <w:pPr>
        <w:pStyle w:val="EndNoteBibliography"/>
        <w:spacing w:after="0"/>
      </w:pPr>
      <w:r w:rsidRPr="00A354EE">
        <w:t>27.</w:t>
      </w:r>
      <w:r w:rsidRPr="00A354EE">
        <w:tab/>
        <w:t>Authority EFS. The European Union Summary Report on Antimicrobial Resistance in zoonotic and indicator bacteria from humans, animals and food in 2018/2019. EFSA Journal. 2021;19(4).</w:t>
      </w:r>
    </w:p>
    <w:p w14:paraId="4174261A" w14:textId="77777777" w:rsidR="00A354EE" w:rsidRPr="00A354EE" w:rsidRDefault="00A354EE" w:rsidP="00A354EE">
      <w:pPr>
        <w:pStyle w:val="EndNoteBibliography"/>
        <w:spacing w:after="0"/>
      </w:pPr>
      <w:r w:rsidRPr="00A354EE">
        <w:t>28.</w:t>
      </w:r>
      <w:r w:rsidRPr="00A354EE">
        <w:tab/>
        <w:t>Directorate VM. UK One Health Report - Joint report on antibiotic use and antibiotic resistance, 2013–2017. New Haw, Addlestone: Veterinary Medicines Directorate; 2019.</w:t>
      </w:r>
    </w:p>
    <w:p w14:paraId="1A68CB4F" w14:textId="77777777" w:rsidR="00A354EE" w:rsidRPr="00A354EE" w:rsidRDefault="00A354EE" w:rsidP="00A354EE">
      <w:pPr>
        <w:pStyle w:val="EndNoteBibliography"/>
        <w:spacing w:after="0"/>
      </w:pPr>
      <w:r w:rsidRPr="00A354EE">
        <w:t>29.</w:t>
      </w:r>
      <w:r w:rsidRPr="00A354EE">
        <w:tab/>
        <w:t>European Medicines Agency ESoVAC. Sales of veterinary antimicrobial agents in 31 European countries in 2014. European Medicines Agency; 2016.</w:t>
      </w:r>
    </w:p>
    <w:p w14:paraId="283562C9" w14:textId="77777777" w:rsidR="00A354EE" w:rsidRPr="00A354EE" w:rsidRDefault="00A354EE" w:rsidP="00A354EE">
      <w:pPr>
        <w:pStyle w:val="EndNoteBibliography"/>
        <w:spacing w:after="0"/>
      </w:pPr>
      <w:r w:rsidRPr="00A354EE">
        <w:t>30.</w:t>
      </w:r>
      <w:r w:rsidRPr="00A354EE">
        <w:tab/>
        <w:t>European Medicines Agency ESoVAC. Sales of veterinary antimicrobial agents in 31 European countries in 2015. European Medicines Agency; 2017.</w:t>
      </w:r>
    </w:p>
    <w:p w14:paraId="3BC3C677" w14:textId="77777777" w:rsidR="00A354EE" w:rsidRPr="00A354EE" w:rsidRDefault="00A354EE" w:rsidP="00A354EE">
      <w:pPr>
        <w:pStyle w:val="EndNoteBibliography"/>
        <w:spacing w:after="0"/>
      </w:pPr>
      <w:r w:rsidRPr="00A354EE">
        <w:t>31.</w:t>
      </w:r>
      <w:r w:rsidRPr="00A354EE">
        <w:tab/>
        <w:t>European Medicines Agency ESoVAC. Sales of veterinary antimicrobial agents in 31 European countries in 2016. European Medicines Agency; 2018.</w:t>
      </w:r>
    </w:p>
    <w:p w14:paraId="3289936B" w14:textId="77777777" w:rsidR="00A354EE" w:rsidRPr="00A354EE" w:rsidRDefault="00A354EE" w:rsidP="00A354EE">
      <w:pPr>
        <w:pStyle w:val="EndNoteBibliography"/>
        <w:spacing w:after="0"/>
      </w:pPr>
      <w:r w:rsidRPr="00A354EE">
        <w:t>32.</w:t>
      </w:r>
      <w:r w:rsidRPr="00A354EE">
        <w:tab/>
        <w:t>European Medicines Agency ESoVAC. Sales of veterinary antimicrobial agents in 31 European countries in 2017. European Medicines Agency; 2019.</w:t>
      </w:r>
    </w:p>
    <w:p w14:paraId="278F66AF" w14:textId="77777777" w:rsidR="00A354EE" w:rsidRPr="00A354EE" w:rsidRDefault="00A354EE" w:rsidP="00A354EE">
      <w:pPr>
        <w:pStyle w:val="EndNoteBibliography"/>
        <w:spacing w:after="0"/>
      </w:pPr>
      <w:r w:rsidRPr="00A354EE">
        <w:t>33.</w:t>
      </w:r>
      <w:r w:rsidRPr="00A354EE">
        <w:tab/>
        <w:t>European Medicines Agency ESoVAC. Sales of veterinary antimicrobial agents in 31 European countries in 2018. European Medicines Agency; 2020.</w:t>
      </w:r>
    </w:p>
    <w:p w14:paraId="7EBA3192" w14:textId="77777777" w:rsidR="00A354EE" w:rsidRPr="00A354EE" w:rsidRDefault="00A354EE" w:rsidP="00A354EE">
      <w:pPr>
        <w:pStyle w:val="EndNoteBibliography"/>
        <w:spacing w:after="0"/>
      </w:pPr>
      <w:r w:rsidRPr="00A354EE">
        <w:t>34.</w:t>
      </w:r>
      <w:r w:rsidRPr="00A354EE">
        <w:tab/>
        <w:t>Bean DC, Livermore DM, Papa I, Hall LM. Resistance among Escherichia coli to sulphonamides and other antimicrobials now little used in man. J Antimicrob Chemoth. 2005;56(5):962-4.</w:t>
      </w:r>
    </w:p>
    <w:p w14:paraId="285A5FB9" w14:textId="77777777" w:rsidR="00A354EE" w:rsidRPr="00A354EE" w:rsidRDefault="00A354EE" w:rsidP="00A354EE">
      <w:pPr>
        <w:pStyle w:val="EndNoteBibliography"/>
        <w:spacing w:after="0"/>
      </w:pPr>
      <w:r w:rsidRPr="00A354EE">
        <w:t>35.</w:t>
      </w:r>
      <w:r w:rsidRPr="00A354EE">
        <w:tab/>
        <w:t>Saltelli A, Bolado R. An alternative way to compute Fourier amplitude sensitivity test (FAST). Computational Statistics &amp; Data Analysis. 1998;26(4):445-60.</w:t>
      </w:r>
    </w:p>
    <w:p w14:paraId="157E5325" w14:textId="4F91F0AD" w:rsidR="00A354EE" w:rsidRPr="00A354EE" w:rsidRDefault="00A354EE" w:rsidP="00A354EE">
      <w:pPr>
        <w:pStyle w:val="EndNoteBibliography"/>
        <w:spacing w:after="0"/>
      </w:pPr>
      <w:r w:rsidRPr="00A354EE">
        <w:t>36.</w:t>
      </w:r>
      <w:r w:rsidRPr="00A354EE">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A354EE">
          <w:rPr>
            <w:rStyle w:val="Hyperlink"/>
          </w:rPr>
          <w:t>https://www.gov.uk/guidance/disease-prevention-for-livestock-farmers</w:t>
        </w:r>
      </w:hyperlink>
      <w:r w:rsidRPr="00A354EE">
        <w:t>.</w:t>
      </w:r>
    </w:p>
    <w:p w14:paraId="38D09F25" w14:textId="77777777" w:rsidR="00A354EE" w:rsidRPr="00A354EE" w:rsidRDefault="00A354EE" w:rsidP="00A354EE">
      <w:pPr>
        <w:pStyle w:val="EndNoteBibliography"/>
        <w:spacing w:after="0"/>
      </w:pPr>
      <w:r w:rsidRPr="00A354EE">
        <w:t>37.</w:t>
      </w:r>
      <w:r w:rsidRPr="00A354EE">
        <w:tab/>
        <w:t>Aarestrup FM, Wegener HC, Collignon P. Resistance in bacteria of the food chain: epidemiology and control strategies. Expert review of anti-infective therapy. 2008;6(5):733-50.</w:t>
      </w:r>
    </w:p>
    <w:p w14:paraId="64000D4D" w14:textId="77777777" w:rsidR="00A354EE" w:rsidRPr="00A354EE" w:rsidRDefault="00A354EE" w:rsidP="00A354EE">
      <w:pPr>
        <w:pStyle w:val="EndNoteBibliography"/>
        <w:spacing w:after="0"/>
      </w:pPr>
      <w:r w:rsidRPr="00A354EE">
        <w:t>38.</w:t>
      </w:r>
      <w:r w:rsidRPr="00A354EE">
        <w:tab/>
        <w:t>Unicomb LE. Food safety: pathogen transmission routes, hygiene practices and prevention. Journal of health, population, and nutrition. 2009;27(5):599.</w:t>
      </w:r>
    </w:p>
    <w:p w14:paraId="2CD6F8BB" w14:textId="77777777" w:rsidR="00A354EE" w:rsidRPr="00A354EE" w:rsidRDefault="00A354EE" w:rsidP="00A354EE">
      <w:pPr>
        <w:pStyle w:val="EndNoteBibliography"/>
        <w:spacing w:after="0"/>
      </w:pPr>
      <w:r w:rsidRPr="00A354EE">
        <w:t>39.</w:t>
      </w:r>
      <w:r w:rsidRPr="00A354EE">
        <w:tab/>
        <w:t>Cheng G, Hao H, Xie S, Wang X, Dai M, Huang L, et al. Antibiotic alternatives: the substitution of antibiotics in animal husbandry? Frontiers in microbiology. 2014;5:217.</w:t>
      </w:r>
    </w:p>
    <w:p w14:paraId="7A186E74" w14:textId="77777777" w:rsidR="00A354EE" w:rsidRPr="00A354EE" w:rsidRDefault="00A354EE" w:rsidP="00A354EE">
      <w:pPr>
        <w:pStyle w:val="EndNoteBibliography"/>
        <w:spacing w:after="0"/>
      </w:pPr>
      <w:r w:rsidRPr="00A354EE">
        <w:lastRenderedPageBreak/>
        <w:t>40.</w:t>
      </w:r>
      <w:r w:rsidRPr="00A354EE">
        <w:tab/>
        <w:t>Cogliani C, Goossens H, Greko C. Restricting antimicrobial use in food animals: lessons from Europe. Microbe. 2011;6(6):274.</w:t>
      </w:r>
    </w:p>
    <w:p w14:paraId="3B7113FD" w14:textId="77777777" w:rsidR="00A354EE" w:rsidRPr="00A354EE" w:rsidRDefault="00A354EE" w:rsidP="00A354EE">
      <w:pPr>
        <w:pStyle w:val="EndNoteBibliography"/>
        <w:spacing w:after="0"/>
      </w:pPr>
      <w:r w:rsidRPr="00A354EE">
        <w:t>41.</w:t>
      </w:r>
      <w:r w:rsidRPr="00A354EE">
        <w:tab/>
        <w:t>Davies NG, Flasche S, Jit M, Atkins KE. Within-host dynamics shape antibiotic resistance in commensal bacteria. Nature ecology &amp; evolution. 2019;3(3):440-9.</w:t>
      </w:r>
    </w:p>
    <w:p w14:paraId="55FD0038" w14:textId="77777777" w:rsidR="00A354EE" w:rsidRPr="00A354EE" w:rsidRDefault="00A354EE" w:rsidP="00A354EE">
      <w:pPr>
        <w:pStyle w:val="EndNoteBibliography"/>
      </w:pPr>
      <w:r w:rsidRPr="00A354EE">
        <w:t>42.</w:t>
      </w:r>
      <w:r w:rsidRPr="00A354EE">
        <w:tab/>
        <w:t>Van Boeckel TP, Pires J, Silvester R, Zhao C, Song J, Criscuolo NG, et al. Global trends in antimicrobial resistance in animals in low-and middle-income countries. Science. 2019;365(6459).</w:t>
      </w:r>
    </w:p>
    <w:p w14:paraId="7AE208EA" w14:textId="7C189444"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3"/>
  </w:num>
  <w:num w:numId="4">
    <w:abstractNumId w:val="5"/>
  </w:num>
  <w:num w:numId="5">
    <w:abstractNumId w:val="2"/>
  </w:num>
  <w:num w:numId="6">
    <w:abstractNumId w:val="15"/>
  </w:num>
  <w:num w:numId="7">
    <w:abstractNumId w:val="1"/>
  </w:num>
  <w:num w:numId="8">
    <w:abstractNumId w:val="8"/>
  </w:num>
  <w:num w:numId="9">
    <w:abstractNumId w:val="4"/>
  </w:num>
  <w:num w:numId="10">
    <w:abstractNumId w:val="17"/>
  </w:num>
  <w:num w:numId="11">
    <w:abstractNumId w:val="3"/>
  </w:num>
  <w:num w:numId="12">
    <w:abstractNumId w:val="18"/>
  </w:num>
  <w:num w:numId="13">
    <w:abstractNumId w:val="14"/>
  </w:num>
  <w:num w:numId="14">
    <w:abstractNumId w:val="9"/>
  </w:num>
  <w:num w:numId="15">
    <w:abstractNumId w:val="11"/>
  </w:num>
  <w:num w:numId="16">
    <w:abstractNumId w:val="10"/>
  </w:num>
  <w:num w:numId="17">
    <w:abstractNumId w:val="12"/>
  </w:num>
  <w:num w:numId="18">
    <w:abstractNumId w:val="16"/>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B01BB"/>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C7F84"/>
    <w:rsid w:val="001D6A68"/>
    <w:rsid w:val="001F1336"/>
    <w:rsid w:val="00200F56"/>
    <w:rsid w:val="00210325"/>
    <w:rsid w:val="002135EA"/>
    <w:rsid w:val="0023286C"/>
    <w:rsid w:val="00250542"/>
    <w:rsid w:val="002509A0"/>
    <w:rsid w:val="002534CB"/>
    <w:rsid w:val="00262AFB"/>
    <w:rsid w:val="00262CDD"/>
    <w:rsid w:val="002671DD"/>
    <w:rsid w:val="00272AEC"/>
    <w:rsid w:val="002A3C83"/>
    <w:rsid w:val="002A5D71"/>
    <w:rsid w:val="002B002C"/>
    <w:rsid w:val="002D2392"/>
    <w:rsid w:val="002F1969"/>
    <w:rsid w:val="002F3576"/>
    <w:rsid w:val="002F5184"/>
    <w:rsid w:val="002F522E"/>
    <w:rsid w:val="00312DE0"/>
    <w:rsid w:val="00322B49"/>
    <w:rsid w:val="003278B4"/>
    <w:rsid w:val="00342F0D"/>
    <w:rsid w:val="00343AF8"/>
    <w:rsid w:val="00370782"/>
    <w:rsid w:val="00376000"/>
    <w:rsid w:val="00382C35"/>
    <w:rsid w:val="00395A81"/>
    <w:rsid w:val="00395FA4"/>
    <w:rsid w:val="003B0B12"/>
    <w:rsid w:val="003C0C75"/>
    <w:rsid w:val="003C4859"/>
    <w:rsid w:val="003D1B9A"/>
    <w:rsid w:val="003D551E"/>
    <w:rsid w:val="00400728"/>
    <w:rsid w:val="00404368"/>
    <w:rsid w:val="004172AE"/>
    <w:rsid w:val="0045009A"/>
    <w:rsid w:val="004842D8"/>
    <w:rsid w:val="00491943"/>
    <w:rsid w:val="00496CF1"/>
    <w:rsid w:val="004A043F"/>
    <w:rsid w:val="004A4D49"/>
    <w:rsid w:val="004A5620"/>
    <w:rsid w:val="004B67F7"/>
    <w:rsid w:val="004C1DC8"/>
    <w:rsid w:val="004C61BF"/>
    <w:rsid w:val="004D647C"/>
    <w:rsid w:val="004E423A"/>
    <w:rsid w:val="005002CE"/>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3789"/>
    <w:rsid w:val="00646CC9"/>
    <w:rsid w:val="00664450"/>
    <w:rsid w:val="00672745"/>
    <w:rsid w:val="006849B8"/>
    <w:rsid w:val="0068769D"/>
    <w:rsid w:val="00690355"/>
    <w:rsid w:val="00691F18"/>
    <w:rsid w:val="00694276"/>
    <w:rsid w:val="0069727F"/>
    <w:rsid w:val="00697720"/>
    <w:rsid w:val="006A1BE9"/>
    <w:rsid w:val="006A4934"/>
    <w:rsid w:val="006D300A"/>
    <w:rsid w:val="00704132"/>
    <w:rsid w:val="00713317"/>
    <w:rsid w:val="00714F3F"/>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6F29"/>
    <w:rsid w:val="0084160B"/>
    <w:rsid w:val="0084700F"/>
    <w:rsid w:val="00856D37"/>
    <w:rsid w:val="00857445"/>
    <w:rsid w:val="008829B4"/>
    <w:rsid w:val="00885806"/>
    <w:rsid w:val="00886449"/>
    <w:rsid w:val="00887BA8"/>
    <w:rsid w:val="008B1C3F"/>
    <w:rsid w:val="008B37AC"/>
    <w:rsid w:val="008B4448"/>
    <w:rsid w:val="008C4463"/>
    <w:rsid w:val="008D5DB0"/>
    <w:rsid w:val="008E1A3F"/>
    <w:rsid w:val="00902156"/>
    <w:rsid w:val="00903286"/>
    <w:rsid w:val="00916928"/>
    <w:rsid w:val="00917831"/>
    <w:rsid w:val="00924E01"/>
    <w:rsid w:val="0092729E"/>
    <w:rsid w:val="00932245"/>
    <w:rsid w:val="009421D2"/>
    <w:rsid w:val="00943A0E"/>
    <w:rsid w:val="00944C32"/>
    <w:rsid w:val="00951920"/>
    <w:rsid w:val="009575AB"/>
    <w:rsid w:val="0096269C"/>
    <w:rsid w:val="009647D1"/>
    <w:rsid w:val="00967A61"/>
    <w:rsid w:val="009750B1"/>
    <w:rsid w:val="00977460"/>
    <w:rsid w:val="00980D34"/>
    <w:rsid w:val="00980EB6"/>
    <w:rsid w:val="0098412A"/>
    <w:rsid w:val="00985E19"/>
    <w:rsid w:val="00986E3F"/>
    <w:rsid w:val="00995903"/>
    <w:rsid w:val="00997025"/>
    <w:rsid w:val="009A1316"/>
    <w:rsid w:val="009C19B7"/>
    <w:rsid w:val="009C54CC"/>
    <w:rsid w:val="009D5B4C"/>
    <w:rsid w:val="009D6A95"/>
    <w:rsid w:val="009F2F4B"/>
    <w:rsid w:val="009F3ECA"/>
    <w:rsid w:val="00A07CA3"/>
    <w:rsid w:val="00A254BE"/>
    <w:rsid w:val="00A26608"/>
    <w:rsid w:val="00A339C8"/>
    <w:rsid w:val="00A354EE"/>
    <w:rsid w:val="00A3567D"/>
    <w:rsid w:val="00A41B54"/>
    <w:rsid w:val="00A63B31"/>
    <w:rsid w:val="00A9171F"/>
    <w:rsid w:val="00A9283D"/>
    <w:rsid w:val="00A93B74"/>
    <w:rsid w:val="00A96328"/>
    <w:rsid w:val="00AA5EAF"/>
    <w:rsid w:val="00AB2E5C"/>
    <w:rsid w:val="00AB5FD4"/>
    <w:rsid w:val="00AB6D83"/>
    <w:rsid w:val="00AE63BE"/>
    <w:rsid w:val="00AF468F"/>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5CE4"/>
    <w:rsid w:val="00B87C52"/>
    <w:rsid w:val="00B9105F"/>
    <w:rsid w:val="00BA0A5B"/>
    <w:rsid w:val="00BB377C"/>
    <w:rsid w:val="00BB686B"/>
    <w:rsid w:val="00BC05D5"/>
    <w:rsid w:val="00BC3D2D"/>
    <w:rsid w:val="00BD4004"/>
    <w:rsid w:val="00BF3300"/>
    <w:rsid w:val="00C02277"/>
    <w:rsid w:val="00C02537"/>
    <w:rsid w:val="00C0476B"/>
    <w:rsid w:val="00C122B2"/>
    <w:rsid w:val="00C21102"/>
    <w:rsid w:val="00C27CC4"/>
    <w:rsid w:val="00C30AC9"/>
    <w:rsid w:val="00C32C79"/>
    <w:rsid w:val="00C3684B"/>
    <w:rsid w:val="00C53D33"/>
    <w:rsid w:val="00C74C7E"/>
    <w:rsid w:val="00C761DB"/>
    <w:rsid w:val="00C77E26"/>
    <w:rsid w:val="00C9190F"/>
    <w:rsid w:val="00C95575"/>
    <w:rsid w:val="00CA6002"/>
    <w:rsid w:val="00CC042B"/>
    <w:rsid w:val="00CC7C17"/>
    <w:rsid w:val="00CD0997"/>
    <w:rsid w:val="00CD09DF"/>
    <w:rsid w:val="00CD572E"/>
    <w:rsid w:val="00CE6631"/>
    <w:rsid w:val="00D11C96"/>
    <w:rsid w:val="00D442E6"/>
    <w:rsid w:val="00D46D16"/>
    <w:rsid w:val="00D53294"/>
    <w:rsid w:val="00D53369"/>
    <w:rsid w:val="00D546AA"/>
    <w:rsid w:val="00D5581E"/>
    <w:rsid w:val="00D55D68"/>
    <w:rsid w:val="00D6490A"/>
    <w:rsid w:val="00D67AE7"/>
    <w:rsid w:val="00D717B5"/>
    <w:rsid w:val="00D96CB1"/>
    <w:rsid w:val="00DB62FF"/>
    <w:rsid w:val="00DC2A69"/>
    <w:rsid w:val="00DC3F2F"/>
    <w:rsid w:val="00DD0D76"/>
    <w:rsid w:val="00DD4B3A"/>
    <w:rsid w:val="00DE44D6"/>
    <w:rsid w:val="00DE71E9"/>
    <w:rsid w:val="00DE7BBF"/>
    <w:rsid w:val="00DF5944"/>
    <w:rsid w:val="00DF7CC2"/>
    <w:rsid w:val="00E01E89"/>
    <w:rsid w:val="00E05825"/>
    <w:rsid w:val="00E06DD2"/>
    <w:rsid w:val="00E07592"/>
    <w:rsid w:val="00E10347"/>
    <w:rsid w:val="00E12C38"/>
    <w:rsid w:val="00E319F8"/>
    <w:rsid w:val="00E32DA8"/>
    <w:rsid w:val="00E33F5F"/>
    <w:rsid w:val="00E35039"/>
    <w:rsid w:val="00E35D9F"/>
    <w:rsid w:val="00E369EB"/>
    <w:rsid w:val="00E36D15"/>
    <w:rsid w:val="00E4594D"/>
    <w:rsid w:val="00E50022"/>
    <w:rsid w:val="00E6679A"/>
    <w:rsid w:val="00E7197B"/>
    <w:rsid w:val="00E7691D"/>
    <w:rsid w:val="00E825D9"/>
    <w:rsid w:val="00EA2B85"/>
    <w:rsid w:val="00EB5AE0"/>
    <w:rsid w:val="00EC0984"/>
    <w:rsid w:val="00EC1FC6"/>
    <w:rsid w:val="00EC60A9"/>
    <w:rsid w:val="00EC6866"/>
    <w:rsid w:val="00EC7509"/>
    <w:rsid w:val="00ED296F"/>
    <w:rsid w:val="00ED62C7"/>
    <w:rsid w:val="00EE18B7"/>
    <w:rsid w:val="00EF3485"/>
    <w:rsid w:val="00EF6E77"/>
    <w:rsid w:val="00F06C62"/>
    <w:rsid w:val="00F115B2"/>
    <w:rsid w:val="00F1415A"/>
    <w:rsid w:val="00F45141"/>
    <w:rsid w:val="00F518A6"/>
    <w:rsid w:val="00F545E4"/>
    <w:rsid w:val="00F7482A"/>
    <w:rsid w:val="00F74B7C"/>
    <w:rsid w:val="00F8032F"/>
    <w:rsid w:val="00F82A4F"/>
    <w:rsid w:val="00F84057"/>
    <w:rsid w:val="00F86AAC"/>
    <w:rsid w:val="00FA3AEC"/>
    <w:rsid w:val="00FA5339"/>
    <w:rsid w:val="00FA6B1D"/>
    <w:rsid w:val="00FB5041"/>
    <w:rsid w:val="00FB60F6"/>
    <w:rsid w:val="00FC0F20"/>
    <w:rsid w:val="00FC2259"/>
    <w:rsid w:val="00FC405E"/>
    <w:rsid w:val="00FC4F4E"/>
    <w:rsid w:val="00FD4A30"/>
    <w:rsid w:val="00FD4CC1"/>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styleId="UnresolvedMention">
    <w:name w:val="Unresolved Mention"/>
    <w:basedOn w:val="DefaultParagraphFont"/>
    <w:uiPriority w:val="99"/>
    <w:semiHidden/>
    <w:unhideWhenUsed/>
    <w:rsid w:val="00DF7C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395A0-3875-4522-BCEA-1E2B71CF2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7</TotalTime>
  <Pages>1</Pages>
  <Words>11327</Words>
  <Characters>64565</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26</cp:revision>
  <dcterms:created xsi:type="dcterms:W3CDTF">2021-10-13T09:51:00Z</dcterms:created>
  <dcterms:modified xsi:type="dcterms:W3CDTF">2021-10-26T22:36:00Z</dcterms:modified>
</cp:coreProperties>
</file>